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2B6E98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2B6E98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2B6E98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2B6E98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2B6E98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09BDB381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7E20F4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</w:t>
      </w:r>
      <w:r w:rsidR="003039B3">
        <w:rPr>
          <w:b/>
          <w:color w:val="000000"/>
          <w:lang w:val="en-CA"/>
        </w:rPr>
        <w:t>3</w:t>
      </w:r>
      <w:r w:rsidR="001B330F">
        <w:rPr>
          <w:b/>
          <w:color w:val="000000"/>
          <w:lang w:val="en-CA"/>
        </w:rPr>
        <w:t>,</w:t>
      </w:r>
      <w:r w:rsidR="002B6E98">
        <w:rPr>
          <w:b/>
          <w:color w:val="000000"/>
          <w:lang w:val="en-CA"/>
        </w:rPr>
        <w:t>245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4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6"/>
        <w:gridCol w:w="8930"/>
      </w:tblGrid>
      <w:tr w:rsidR="00E44C57" w:rsidRPr="002B6E98" w14:paraId="0F1E07D7" w14:textId="77777777" w:rsidTr="00887934">
        <w:trPr>
          <w:trHeight w:val="60"/>
        </w:trPr>
        <w:tc>
          <w:tcPr>
            <w:tcW w:w="1526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930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2B6E98" w14:paraId="43DE91F7" w14:textId="77777777" w:rsidTr="00887934">
        <w:tc>
          <w:tcPr>
            <w:tcW w:w="1526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930" w:type="dxa"/>
          </w:tcPr>
          <w:p w14:paraId="250820C9" w14:textId="2429EB58" w:rsidR="00817299" w:rsidRDefault="00817299" w:rsidP="00887934">
            <w:pPr>
              <w:autoSpaceDE w:val="0"/>
              <w:autoSpaceDN w:val="0"/>
              <w:adjustRightInd w:val="0"/>
              <w:ind w:left="-111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2B6E98" w14:paraId="46D01EA0" w14:textId="77777777" w:rsidTr="00887934">
        <w:tc>
          <w:tcPr>
            <w:tcW w:w="1526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930" w:type="dxa"/>
          </w:tcPr>
          <w:p w14:paraId="341939EE" w14:textId="53B3A9BE" w:rsidR="0017121D" w:rsidRPr="0017121D" w:rsidRDefault="00E47789" w:rsidP="00887934">
            <w:pPr>
              <w:autoSpaceDE w:val="0"/>
              <w:autoSpaceDN w:val="0"/>
              <w:adjustRightInd w:val="0"/>
              <w:ind w:left="-111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2B6E98" w14:paraId="29ACFAB4" w14:textId="77777777" w:rsidTr="00887934">
        <w:tc>
          <w:tcPr>
            <w:tcW w:w="1526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930" w:type="dxa"/>
          </w:tcPr>
          <w:p w14:paraId="66AA2DD4" w14:textId="1B1362B0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2B6E98" w14:paraId="52894EF4" w14:textId="77777777" w:rsidTr="00887934">
        <w:tc>
          <w:tcPr>
            <w:tcW w:w="1526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930" w:type="dxa"/>
          </w:tcPr>
          <w:p w14:paraId="28795A48" w14:textId="6179A74E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2B6E98" w14:paraId="6579F676" w14:textId="77777777" w:rsidTr="00887934">
        <w:tc>
          <w:tcPr>
            <w:tcW w:w="1526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930" w:type="dxa"/>
          </w:tcPr>
          <w:p w14:paraId="43C486F3" w14:textId="27488097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2B6E98" w14:paraId="207AE4B3" w14:textId="77777777" w:rsidTr="00887934">
        <w:tc>
          <w:tcPr>
            <w:tcW w:w="1526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930" w:type="dxa"/>
          </w:tcPr>
          <w:p w14:paraId="33215306" w14:textId="37181C6A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2B6E98" w14:paraId="4C0C2443" w14:textId="77777777" w:rsidTr="00887934">
        <w:tc>
          <w:tcPr>
            <w:tcW w:w="1526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930" w:type="dxa"/>
          </w:tcPr>
          <w:p w14:paraId="5E4E33F0" w14:textId="2A34D9B4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2B6E98" w14:paraId="23777D2E" w14:textId="77777777" w:rsidTr="00887934">
        <w:tc>
          <w:tcPr>
            <w:tcW w:w="1526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930" w:type="dxa"/>
          </w:tcPr>
          <w:p w14:paraId="143F5D98" w14:textId="52ACB1A7" w:rsidR="00F47126" w:rsidRPr="00661504" w:rsidRDefault="00F47126" w:rsidP="00887934">
            <w:pPr>
              <w:autoSpaceDE w:val="0"/>
              <w:autoSpaceDN w:val="0"/>
              <w:adjustRightInd w:val="0"/>
              <w:ind w:left="-111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lastRenderedPageBreak/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2B6E98" w14:paraId="247333A8" w14:textId="77777777" w:rsidTr="00887934">
        <w:tc>
          <w:tcPr>
            <w:tcW w:w="1526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930" w:type="dxa"/>
          </w:tcPr>
          <w:p w14:paraId="372AF76F" w14:textId="59B00679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2B6E98" w14:paraId="427EE17D" w14:textId="77777777" w:rsidTr="00887934">
        <w:tc>
          <w:tcPr>
            <w:tcW w:w="1526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930" w:type="dxa"/>
          </w:tcPr>
          <w:p w14:paraId="1A139D09" w14:textId="2EC9EBAA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2B6E98" w14:paraId="36F5084E" w14:textId="77777777" w:rsidTr="00887934">
        <w:tc>
          <w:tcPr>
            <w:tcW w:w="1526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930" w:type="dxa"/>
          </w:tcPr>
          <w:p w14:paraId="6327BAF9" w14:textId="48DFD07A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2B6E98" w14:paraId="7F9B54F7" w14:textId="77777777" w:rsidTr="00887934">
        <w:tc>
          <w:tcPr>
            <w:tcW w:w="1526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930" w:type="dxa"/>
          </w:tcPr>
          <w:p w14:paraId="6B80C5F1" w14:textId="1FA8D1C1" w:rsidR="008D209C" w:rsidRPr="00661504" w:rsidRDefault="008D209C" w:rsidP="00887934">
            <w:pPr>
              <w:autoSpaceDE w:val="0"/>
              <w:autoSpaceDN w:val="0"/>
              <w:adjustRightInd w:val="0"/>
              <w:ind w:left="-111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2B6E98" w14:paraId="337A3908" w14:textId="77777777" w:rsidTr="00887934">
        <w:tc>
          <w:tcPr>
            <w:tcW w:w="1526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930" w:type="dxa"/>
          </w:tcPr>
          <w:p w14:paraId="03253DA3" w14:textId="60CA8752" w:rsidR="001B081F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2B6E98" w14:paraId="0BB1EBDC" w14:textId="77777777" w:rsidTr="00887934">
        <w:tc>
          <w:tcPr>
            <w:tcW w:w="1526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930" w:type="dxa"/>
          </w:tcPr>
          <w:p w14:paraId="695247C8" w14:textId="0922C066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887934">
        <w:tc>
          <w:tcPr>
            <w:tcW w:w="1526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930" w:type="dxa"/>
          </w:tcPr>
          <w:p w14:paraId="7B8D372D" w14:textId="30DED204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2B6E98" w14:paraId="3494843F" w14:textId="77777777" w:rsidTr="00887934">
        <w:tc>
          <w:tcPr>
            <w:tcW w:w="1526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930" w:type="dxa"/>
          </w:tcPr>
          <w:p w14:paraId="10BE47B4" w14:textId="718A4C65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2B6E98" w14:paraId="21B18EA4" w14:textId="77777777" w:rsidTr="00887934">
        <w:tc>
          <w:tcPr>
            <w:tcW w:w="1526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930" w:type="dxa"/>
          </w:tcPr>
          <w:p w14:paraId="74258CBF" w14:textId="7D76EA1D" w:rsidR="00E240AD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2B6E98" w14:paraId="5CD33678" w14:textId="77777777" w:rsidTr="00887934">
        <w:tc>
          <w:tcPr>
            <w:tcW w:w="1526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930" w:type="dxa"/>
          </w:tcPr>
          <w:p w14:paraId="702188A8" w14:textId="671E90F9" w:rsidR="00E240AD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2B6E98" w14:paraId="6FF6D251" w14:textId="77777777" w:rsidTr="00887934">
        <w:tc>
          <w:tcPr>
            <w:tcW w:w="1526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930" w:type="dxa"/>
          </w:tcPr>
          <w:p w14:paraId="603D7782" w14:textId="71E658AD" w:rsidR="00710BD1" w:rsidRPr="00661504" w:rsidRDefault="00710BD1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2B6E98" w14:paraId="7F7321DF" w14:textId="77777777" w:rsidTr="00887934">
        <w:tc>
          <w:tcPr>
            <w:tcW w:w="1526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930" w:type="dxa"/>
          </w:tcPr>
          <w:p w14:paraId="33904CA8" w14:textId="68AECAC3" w:rsidR="00661504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2B6E98" w14:paraId="6AFD58E2" w14:textId="77777777" w:rsidTr="00887934">
        <w:tc>
          <w:tcPr>
            <w:tcW w:w="1526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930" w:type="dxa"/>
          </w:tcPr>
          <w:p w14:paraId="618A358D" w14:textId="3D61697A" w:rsidR="00661504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2B6E98" w14:paraId="58E368DE" w14:textId="77777777" w:rsidTr="00887934">
        <w:tc>
          <w:tcPr>
            <w:tcW w:w="1526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930" w:type="dxa"/>
          </w:tcPr>
          <w:p w14:paraId="66E3C675" w14:textId="6B9F151D" w:rsidR="004558A6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2B6E98" w14:paraId="2433CB2C" w14:textId="77777777" w:rsidTr="00887934">
        <w:tc>
          <w:tcPr>
            <w:tcW w:w="1526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930" w:type="dxa"/>
          </w:tcPr>
          <w:p w14:paraId="17E66E91" w14:textId="1DFFC4D4" w:rsidR="004558A6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2B6E98" w14:paraId="24695E72" w14:textId="77777777" w:rsidTr="00887934">
        <w:tc>
          <w:tcPr>
            <w:tcW w:w="1526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930" w:type="dxa"/>
          </w:tcPr>
          <w:p w14:paraId="2C6DEDD2" w14:textId="66CD68E3" w:rsidR="00280FEB" w:rsidRPr="00661504" w:rsidRDefault="00280FEB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2B6E98" w14:paraId="6F3BB0F6" w14:textId="77777777" w:rsidTr="00887934">
        <w:tc>
          <w:tcPr>
            <w:tcW w:w="1526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930" w:type="dxa"/>
          </w:tcPr>
          <w:p w14:paraId="73997957" w14:textId="77777777" w:rsidR="00280FEB" w:rsidRPr="00661504" w:rsidRDefault="00C6117A" w:rsidP="00887934">
            <w:pPr>
              <w:autoSpaceDE w:val="0"/>
              <w:autoSpaceDN w:val="0"/>
              <w:adjustRightInd w:val="0"/>
              <w:ind w:left="-111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2B6E98" w14:paraId="042F0387" w14:textId="77777777" w:rsidTr="00887934">
        <w:tc>
          <w:tcPr>
            <w:tcW w:w="1526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930" w:type="dxa"/>
          </w:tcPr>
          <w:p w14:paraId="63BE2444" w14:textId="77777777" w:rsidR="00280FEB" w:rsidRPr="00661504" w:rsidRDefault="00280FEB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2B6E98" w14:paraId="35705FE8" w14:textId="77777777" w:rsidTr="00887934">
        <w:tc>
          <w:tcPr>
            <w:tcW w:w="1526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930" w:type="dxa"/>
          </w:tcPr>
          <w:p w14:paraId="25CFFA08" w14:textId="01F9C8E2" w:rsidR="00280FEB" w:rsidRPr="00661504" w:rsidRDefault="005517D9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2B6E98" w14:paraId="603C3F85" w14:textId="77777777" w:rsidTr="00887934">
        <w:tc>
          <w:tcPr>
            <w:tcW w:w="1526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930" w:type="dxa"/>
          </w:tcPr>
          <w:p w14:paraId="429B943E" w14:textId="179B626F" w:rsidR="00280FEB" w:rsidRPr="00661504" w:rsidRDefault="00E614D1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>most selective merit-based scholarship in Germany</w:t>
            </w:r>
          </w:p>
        </w:tc>
      </w:tr>
      <w:tr w:rsidR="00280FEB" w:rsidRPr="002B6E98" w14:paraId="0898103D" w14:textId="77777777" w:rsidTr="00887934">
        <w:tc>
          <w:tcPr>
            <w:tcW w:w="1526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930" w:type="dxa"/>
          </w:tcPr>
          <w:p w14:paraId="73BB57A2" w14:textId="4DF24F0A" w:rsidR="00280FEB" w:rsidRPr="00661504" w:rsidRDefault="00280FEB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3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856"/>
      </w:tblGrid>
      <w:tr w:rsidR="00EA1DA8" w:rsidRPr="002B6E98" w14:paraId="1C03B456" w14:textId="77777777" w:rsidTr="00887934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56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2B6E98" w14:paraId="537C977A" w14:textId="77777777" w:rsidTr="00887934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856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2B6E98" w14:paraId="21C29E7C" w14:textId="77777777" w:rsidTr="00887934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56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2B6E98" w14:paraId="33D13BB1" w14:textId="77777777" w:rsidTr="00887934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856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2B6E98" w14:paraId="36603268" w14:textId="77777777" w:rsidTr="00887934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856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2B6E98" w14:paraId="433F42D9" w14:textId="77777777" w:rsidTr="00887934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56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2B6E98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2B6E98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2B6E98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2B6E98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2B6E98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2B6E98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2B6E98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2B6E98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2B6E98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2B6E98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Co-PI with Naved Iqbal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AD$6,500)</w:t>
            </w:r>
          </w:p>
        </w:tc>
      </w:tr>
      <w:tr w:rsidR="006D7DDD" w:rsidRPr="002B6E98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2B6E98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2B6E98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2B6E98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2B6E98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2B6E98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2B6E98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2B6E98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2B6E98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2B6E98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2B6E98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2B6E98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2B6E98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2B6E98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2B6E98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2B6E98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77DE2805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>Buchanan, E. M., Cuccolo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>, K.,[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>Grossmann, I.</w:t>
      </w:r>
      <w:r>
        <w:rPr>
          <w:lang w:val="en-CA"/>
        </w:rPr>
        <w:t>[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>Nature Human Behaviour</w:t>
      </w:r>
      <w:r w:rsidR="003E6EC2">
        <w:rPr>
          <w:i/>
          <w:iCs/>
          <w:lang w:val="en-CA"/>
        </w:rPr>
        <w:t>.</w:t>
      </w:r>
      <w:r w:rsidR="00243236">
        <w:rPr>
          <w:i/>
          <w:iCs/>
          <w:lang w:val="en-CA"/>
        </w:rPr>
        <w:t xml:space="preserve">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067C2E9F" w14:textId="77777777" w:rsidR="00CD223D" w:rsidRPr="00772966" w:rsidRDefault="00CD223D" w:rsidP="00CD223D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CD223D">
        <w:rPr>
          <w:lang w:val="de-DE"/>
        </w:rPr>
        <w:t xml:space="preserve">Eibach, R. R. &amp; </w:t>
      </w:r>
      <w:r w:rsidRPr="00CD223D">
        <w:rPr>
          <w:b/>
          <w:bCs/>
          <w:lang w:val="de-DE"/>
        </w:rPr>
        <w:t>Grossmann, I.</w:t>
      </w:r>
      <w:r w:rsidRPr="00CD223D">
        <w:rPr>
          <w:lang w:val="de-DE"/>
        </w:rPr>
        <w:t xml:space="preserve"> (2025). </w:t>
      </w:r>
      <w:r w:rsidRPr="00FA6789">
        <w:rPr>
          <w:lang w:val="en-CA"/>
        </w:rPr>
        <w:t>Reason</w:t>
      </w:r>
      <w:r>
        <w:rPr>
          <w:lang w:val="en-CA"/>
        </w:rPr>
        <w:t xml:space="preserve">able cognition. </w:t>
      </w:r>
      <w:r>
        <w:rPr>
          <w:i/>
          <w:iCs/>
          <w:lang w:val="en-CA"/>
        </w:rPr>
        <w:t xml:space="preserve">Behavioral and Brain Sciences.  </w:t>
      </w:r>
      <w:r w:rsidRPr="00772966">
        <w:rPr>
          <w:lang w:val="en-CA"/>
        </w:rPr>
        <w:t xml:space="preserve">[commentary]. </w:t>
      </w:r>
      <w:r w:rsidRPr="00772966">
        <w:rPr>
          <w:iCs/>
          <w:lang w:val="en-CA"/>
        </w:rPr>
        <w:t>(</w:t>
      </w:r>
      <w:r>
        <w:rPr>
          <w:b/>
          <w:bCs/>
          <w:iCs/>
          <w:lang w:val="en-CA"/>
        </w:rPr>
        <w:t>13.70</w:t>
      </w:r>
      <w:r w:rsidRPr="00772966">
        <w:rPr>
          <w:iCs/>
          <w:lang w:val="en-CA"/>
        </w:rPr>
        <w:t>)</w:t>
      </w:r>
    </w:p>
    <w:p w14:paraId="2DB34C88" w14:textId="77777777" w:rsidR="00CD223D" w:rsidRDefault="00CD223D" w:rsidP="00DF7D0A">
      <w:pPr>
        <w:autoSpaceDE w:val="0"/>
        <w:autoSpaceDN w:val="0"/>
        <w:adjustRightInd w:val="0"/>
        <w:ind w:left="709" w:hanging="709"/>
        <w:rPr>
          <w:lang w:val="en-CA"/>
        </w:rPr>
      </w:pPr>
    </w:p>
    <w:p w14:paraId="29112F58" w14:textId="7A0F0803" w:rsidR="0055428E" w:rsidRPr="005C2D50" w:rsidRDefault="0055428E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55428E">
        <w:rPr>
          <w:lang w:val="en-CA"/>
        </w:rPr>
        <w:t xml:space="preserve">Gill, D. J., Trachtenberg, M., Gill, M. J., Tetlock, P. E., Robb, T. K., Varnum, M. E. W., Hutcherson, C. A., </w:t>
      </w:r>
      <w:r w:rsidRPr="0055428E">
        <w:rPr>
          <w:b/>
          <w:bCs/>
          <w:lang w:val="en-CA"/>
        </w:rPr>
        <w:t>Grossmann, I</w:t>
      </w:r>
      <w:r w:rsidRPr="0055428E">
        <w:rPr>
          <w:lang w:val="en-CA"/>
        </w:rPr>
        <w:t xml:space="preserve">., &amp; Trodd, Z. (in press). Predicting the </w:t>
      </w:r>
      <w:r w:rsidR="004B2A4F">
        <w:rPr>
          <w:lang w:val="en-CA"/>
        </w:rPr>
        <w:t>p</w:t>
      </w:r>
      <w:r w:rsidRPr="0055428E">
        <w:rPr>
          <w:lang w:val="en-CA"/>
        </w:rPr>
        <w:t xml:space="preserve">ast: Testing </w:t>
      </w:r>
      <w:r w:rsidR="004B2A4F">
        <w:rPr>
          <w:lang w:val="en-CA"/>
        </w:rPr>
        <w:t>e</w:t>
      </w:r>
      <w:r w:rsidRPr="0055428E">
        <w:rPr>
          <w:lang w:val="en-CA"/>
        </w:rPr>
        <w:t xml:space="preserve">xpert </w:t>
      </w:r>
      <w:r w:rsidR="004B2A4F">
        <w:rPr>
          <w:lang w:val="en-CA"/>
        </w:rPr>
        <w:t>h</w:t>
      </w:r>
      <w:r w:rsidRPr="0055428E">
        <w:rPr>
          <w:lang w:val="en-CA"/>
        </w:rPr>
        <w:t xml:space="preserve">istorical </w:t>
      </w:r>
      <w:r w:rsidR="004B2A4F">
        <w:rPr>
          <w:lang w:val="en-CA"/>
        </w:rPr>
        <w:t>j</w:t>
      </w:r>
      <w:r w:rsidRPr="0055428E">
        <w:rPr>
          <w:lang w:val="en-CA"/>
        </w:rPr>
        <w:t xml:space="preserve">udgement. </w:t>
      </w:r>
      <w:r w:rsidRPr="0055428E">
        <w:rPr>
          <w:i/>
          <w:iCs/>
          <w:lang w:val="en-CA"/>
        </w:rPr>
        <w:t>American Historical Review</w:t>
      </w:r>
      <w:r>
        <w:rPr>
          <w:lang w:val="en-CA"/>
        </w:rPr>
        <w:t>.</w:t>
      </w:r>
      <w:r w:rsidR="005C2D50">
        <w:rPr>
          <w:lang w:val="en-CA"/>
        </w:rPr>
        <w:t xml:space="preserve"> </w:t>
      </w:r>
      <w:r w:rsidR="005C2D50">
        <w:rPr>
          <w:b/>
          <w:bCs/>
          <w:lang w:val="en-CA"/>
        </w:rPr>
        <w:t>(1.80)</w:t>
      </w:r>
    </w:p>
    <w:p w14:paraId="20F8C169" w14:textId="77777777" w:rsidR="0055428E" w:rsidRPr="0055428E" w:rsidRDefault="0055428E" w:rsidP="00DF7D0A">
      <w:pPr>
        <w:autoSpaceDE w:val="0"/>
        <w:autoSpaceDN w:val="0"/>
        <w:adjustRightInd w:val="0"/>
        <w:ind w:left="709" w:hanging="709"/>
        <w:rPr>
          <w:lang w:val="en-CA"/>
        </w:rPr>
      </w:pPr>
    </w:p>
    <w:p w14:paraId="014441B5" w14:textId="77777777" w:rsidR="00343EF9" w:rsidRPr="00F7056B" w:rsidRDefault="00343EF9" w:rsidP="00343EF9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  <w:bookmarkStart w:id="17" w:name="_Hlk206080411"/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&amp; Johnson, S. G. B. (</w:t>
      </w:r>
      <w:r>
        <w:rPr>
          <w:lang w:val="en-CA"/>
        </w:rPr>
        <w:t>2025</w:t>
      </w:r>
      <w:r w:rsidRPr="00E3749C">
        <w:rPr>
          <w:lang w:val="en-CA"/>
        </w:rPr>
        <w:t xml:space="preserve">). </w:t>
      </w:r>
      <w:r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Pr="000F1847">
        <w:rPr>
          <w:i/>
          <w:iCs/>
          <w:lang w:val="en-CA"/>
        </w:rPr>
        <w:t>Journal of Applied Research in Memory and Cognition</w:t>
      </w:r>
      <w:r>
        <w:rPr>
          <w:i/>
          <w:iCs/>
          <w:lang w:val="en-CA"/>
        </w:rPr>
        <w:t xml:space="preserve">. </w:t>
      </w:r>
      <w:r>
        <w:rPr>
          <w:lang w:val="en-CA"/>
        </w:rPr>
        <w:t xml:space="preserve">[target article]. </w:t>
      </w:r>
      <w:r w:rsidRPr="00F7056B">
        <w:rPr>
          <w:b/>
          <w:bCs/>
          <w:lang w:val="de-DE"/>
        </w:rPr>
        <w:t>(4.60)</w:t>
      </w:r>
    </w:p>
    <w:p w14:paraId="4322DCBA" w14:textId="28912280" w:rsidR="00343EF9" w:rsidRDefault="00343EF9" w:rsidP="00343EF9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559DA">
        <w:rPr>
          <w:b/>
          <w:bCs/>
          <w:lang w:val="de-DE"/>
        </w:rPr>
        <w:lastRenderedPageBreak/>
        <w:t>Grossmann, I.,</w:t>
      </w:r>
      <w:r w:rsidRPr="006559DA">
        <w:rPr>
          <w:lang w:val="de-DE"/>
        </w:rPr>
        <w:t xml:space="preserve"> </w:t>
      </w:r>
      <w:r w:rsidRPr="006559DA">
        <w:rPr>
          <w:u w:val="single"/>
          <w:lang w:val="de-DE"/>
        </w:rPr>
        <w:t>Kachhiyapatel, N</w:t>
      </w:r>
      <w:r w:rsidRPr="006559DA">
        <w:rPr>
          <w:lang w:val="de-DE"/>
        </w:rPr>
        <w:t xml:space="preserve">., </w:t>
      </w:r>
      <w:r w:rsidRPr="006559DA">
        <w:rPr>
          <w:u w:val="single"/>
          <w:lang w:val="de-DE"/>
        </w:rPr>
        <w:t>Meyers, E. A</w:t>
      </w:r>
      <w:r w:rsidRPr="006559DA">
        <w:rPr>
          <w:lang w:val="de-DE"/>
        </w:rPr>
        <w:t xml:space="preserve">., </w:t>
      </w:r>
      <w:r w:rsidRPr="006559DA">
        <w:rPr>
          <w:u w:val="single"/>
          <w:lang w:val="de-DE"/>
        </w:rPr>
        <w:t>Zhang, H</w:t>
      </w:r>
      <w:r w:rsidRPr="006559DA">
        <w:rPr>
          <w:lang w:val="de-DE"/>
        </w:rPr>
        <w:t xml:space="preserve">., Eibach, R. P. (2025). </w:t>
      </w:r>
      <w:r w:rsidRPr="003E31F6">
        <w:rPr>
          <w:lang w:val="en-CA"/>
        </w:rPr>
        <w:t>The reasonable, the rational, and the good: On folk theories of deliberate sound judgment</w:t>
      </w:r>
      <w:r w:rsidRPr="00E3749C">
        <w:rPr>
          <w:lang w:val="en-CA"/>
        </w:rPr>
        <w:t>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</w:t>
      </w:r>
      <w:r w:rsidR="001455E2">
        <w:rPr>
          <w:b/>
          <w:bCs/>
          <w:lang w:val="en-US"/>
        </w:rPr>
        <w:t>2.30</w:t>
      </w:r>
      <w:r>
        <w:rPr>
          <w:b/>
          <w:bCs/>
          <w:lang w:val="en-US"/>
        </w:rPr>
        <w:t>)</w:t>
      </w:r>
    </w:p>
    <w:p w14:paraId="1D2FE8A5" w14:textId="77777777" w:rsidR="00CD223D" w:rsidRPr="00615AAF" w:rsidRDefault="00CD223D" w:rsidP="00343EF9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06A2C41F" w14:textId="77777777" w:rsidR="00343EF9" w:rsidRDefault="00343EF9" w:rsidP="00343EF9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  <w:bookmarkStart w:id="18" w:name="_Hlk203573318"/>
      <w:r w:rsidRPr="00343EF9">
        <w:rPr>
          <w:b/>
          <w:bCs/>
          <w:lang w:val="de-DE"/>
        </w:rPr>
        <w:t xml:space="preserve">Grossmann, I., </w:t>
      </w:r>
      <w:r w:rsidRPr="00343EF9">
        <w:rPr>
          <w:u w:val="single"/>
          <w:lang w:val="de-DE"/>
        </w:rPr>
        <w:t>Rudnev, M</w:t>
      </w:r>
      <w:r w:rsidRPr="00343EF9">
        <w:rPr>
          <w:lang w:val="de-DE"/>
        </w:rPr>
        <w:t xml:space="preserve">., </w:t>
      </w:r>
      <w:r w:rsidRPr="00343EF9">
        <w:rPr>
          <w:u w:val="single"/>
          <w:lang w:val="de-DE"/>
        </w:rPr>
        <w:t>Dorfman, A</w:t>
      </w:r>
      <w:r w:rsidRPr="00343EF9">
        <w:rPr>
          <w:lang w:val="de-DE"/>
        </w:rPr>
        <w:t xml:space="preserve">., … </w:t>
      </w:r>
      <w:r w:rsidRPr="009F656A">
        <w:rPr>
          <w:lang w:val="en-CA"/>
        </w:rPr>
        <w:t>Stich, S., Barrett, H. C., Machery, E. (</w:t>
      </w:r>
      <w:r>
        <w:rPr>
          <w:lang w:val="en-CA"/>
        </w:rPr>
        <w:t>2025</w:t>
      </w:r>
      <w:r w:rsidRPr="009F656A">
        <w:rPr>
          <w:lang w:val="en-CA"/>
        </w:rPr>
        <w:t xml:space="preserve">). Decision-making preferences for intuition, deliberation, friends or crowds in independent and interdependent societies. </w:t>
      </w:r>
      <w:r w:rsidRPr="009F656A">
        <w:rPr>
          <w:rStyle w:val="Emphasis"/>
          <w:color w:val="000000"/>
          <w:shd w:val="clear" w:color="auto" w:fill="FFFFFF"/>
          <w:lang w:val="en-CA"/>
        </w:rPr>
        <w:t>Proceedings of the Royal Society B: Biological Sciences</w:t>
      </w:r>
      <w:bookmarkEnd w:id="18"/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 xml:space="preserve">, </w:t>
      </w:r>
      <w:r w:rsidRPr="009D19DD">
        <w:rPr>
          <w:rStyle w:val="Emphasis"/>
          <w:color w:val="000000"/>
          <w:shd w:val="clear" w:color="auto" w:fill="FFFFFF"/>
          <w:lang w:val="en-CA"/>
        </w:rPr>
        <w:t>292</w:t>
      </w:r>
      <w:r>
        <w:rPr>
          <w:rStyle w:val="Emphasis"/>
          <w:color w:val="000000"/>
          <w:shd w:val="clear" w:color="auto" w:fill="FFFFFF"/>
          <w:lang w:val="en-CA"/>
        </w:rPr>
        <w:t xml:space="preserve">, </w:t>
      </w:r>
      <w:r w:rsidRPr="002168E6">
        <w:rPr>
          <w:color w:val="000000"/>
          <w:shd w:val="clear" w:color="auto" w:fill="FFFFFF"/>
        </w:rPr>
        <w:t>20251355</w:t>
      </w:r>
      <w:r>
        <w:rPr>
          <w:rStyle w:val="Emphasis"/>
          <w:color w:val="000000"/>
          <w:shd w:val="clear" w:color="auto" w:fill="FFFFFF"/>
          <w:lang w:val="en-CA"/>
        </w:rPr>
        <w:t>.</w:t>
      </w:r>
      <w:r w:rsidRPr="009F656A">
        <w:rPr>
          <w:rStyle w:val="Emphasis"/>
          <w:color w:val="000000"/>
          <w:shd w:val="clear" w:color="auto" w:fill="FFFFFF"/>
          <w:lang w:val="en-CA"/>
        </w:rPr>
        <w:t xml:space="preserve"> </w:t>
      </w:r>
      <w:hyperlink r:id="rId44" w:history="1">
        <w:r w:rsidRPr="00433EE8">
          <w:rPr>
            <w:rStyle w:val="Hyperlink"/>
            <w:shd w:val="clear" w:color="auto" w:fill="FFFFFF"/>
            <w:lang w:val="en-CA"/>
          </w:rPr>
          <w:t>https://doi.org/10.1098/rspb.2025.1355</w:t>
        </w:r>
      </w:hyperlink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 xml:space="preserve"> 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(</w:t>
      </w:r>
      <w:r w:rsidRPr="009F656A">
        <w:rPr>
          <w:rStyle w:val="Emphasis"/>
          <w:b/>
          <w:bCs/>
          <w:i w:val="0"/>
          <w:iCs w:val="0"/>
          <w:color w:val="000000"/>
          <w:shd w:val="clear" w:color="auto" w:fill="FFFFFF"/>
          <w:lang w:val="en-CA"/>
        </w:rPr>
        <w:t>4.40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)</w:t>
      </w:r>
    </w:p>
    <w:p w14:paraId="20BDF80F" w14:textId="77777777" w:rsidR="00343EF9" w:rsidRDefault="00343EF9" w:rsidP="00004116">
      <w:pPr>
        <w:autoSpaceDE w:val="0"/>
        <w:autoSpaceDN w:val="0"/>
        <w:adjustRightInd w:val="0"/>
        <w:ind w:left="709" w:hanging="709"/>
        <w:rPr>
          <w:u w:val="single"/>
          <w:lang w:val="de-DE"/>
        </w:rPr>
      </w:pPr>
    </w:p>
    <w:p w14:paraId="327BDB18" w14:textId="77777777" w:rsidR="00C13CD9" w:rsidRDefault="00C13CD9" w:rsidP="00C13CD9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 xml:space="preserve">. (2025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Pr="00E3749C">
        <w:rPr>
          <w:i/>
          <w:iCs/>
          <w:lang w:val="en-CA"/>
        </w:rPr>
        <w:t xml:space="preserve">, </w:t>
      </w:r>
      <w:r w:rsidRPr="00E3749C">
        <w:rPr>
          <w:lang w:val="en-CA"/>
        </w:rPr>
        <w:t xml:space="preserve">1–36. </w:t>
      </w:r>
      <w:hyperlink r:id="rId45" w:history="1">
        <w:r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49B41EA2" w14:textId="77777777" w:rsidR="00CD223D" w:rsidRPr="00004116" w:rsidRDefault="00CD223D" w:rsidP="00C13CD9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443D88F2" w14:textId="77777777" w:rsidR="001455E2" w:rsidRDefault="001455E2" w:rsidP="001455E2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CD223D">
        <w:rPr>
          <w:lang w:val="de-DE"/>
        </w:rPr>
        <w:t xml:space="preserve">Peetz, J., </w:t>
      </w:r>
      <w:r w:rsidRPr="00CD223D">
        <w:rPr>
          <w:bCs/>
          <w:u w:val="single"/>
          <w:lang w:val="de-DE"/>
        </w:rPr>
        <w:t>Sullivan, M</w:t>
      </w:r>
      <w:r w:rsidRPr="00CD223D">
        <w:rPr>
          <w:bCs/>
          <w:lang w:val="de-DE"/>
        </w:rPr>
        <w:t xml:space="preserve">., </w:t>
      </w:r>
      <w:r w:rsidRPr="00CD223D">
        <w:rPr>
          <w:bCs/>
          <w:u w:val="single"/>
          <w:lang w:val="de-DE"/>
        </w:rPr>
        <w:t>Davydenko, M</w:t>
      </w:r>
      <w:r w:rsidRPr="00CD223D">
        <w:rPr>
          <w:bCs/>
          <w:lang w:val="de-DE"/>
        </w:rPr>
        <w:t xml:space="preserve">., &amp; </w:t>
      </w:r>
      <w:r w:rsidRPr="00CD223D">
        <w:rPr>
          <w:b/>
          <w:lang w:val="de-DE"/>
        </w:rPr>
        <w:t>Grossmann, I.</w:t>
      </w:r>
      <w:r w:rsidRPr="00CD223D">
        <w:rPr>
          <w:bCs/>
          <w:lang w:val="de-DE"/>
        </w:rPr>
        <w:t xml:space="preserve"> (2025). </w:t>
      </w:r>
      <w:r w:rsidRPr="00E3749C">
        <w:rPr>
          <w:lang w:val="en-CA"/>
        </w:rPr>
        <w:t xml:space="preserve">Goal </w:t>
      </w:r>
      <w:r>
        <w:rPr>
          <w:lang w:val="en-US"/>
        </w:rPr>
        <w:t>c</w:t>
      </w:r>
      <w:r w:rsidRPr="00E3749C">
        <w:rPr>
          <w:lang w:val="en-CA"/>
        </w:rPr>
        <w:t xml:space="preserve">ognition at the </w:t>
      </w:r>
      <w:r>
        <w:rPr>
          <w:lang w:val="en-US"/>
        </w:rPr>
        <w:t>b</w:t>
      </w:r>
      <w:r w:rsidRPr="00E3749C">
        <w:rPr>
          <w:lang w:val="en-CA"/>
        </w:rPr>
        <w:t xml:space="preserve">eginning and the </w:t>
      </w:r>
      <w:r>
        <w:rPr>
          <w:lang w:val="en-US"/>
        </w:rPr>
        <w:t>e</w:t>
      </w:r>
      <w:r w:rsidRPr="00E3749C">
        <w:rPr>
          <w:lang w:val="en-CA"/>
        </w:rPr>
        <w:t xml:space="preserve">nd of the </w:t>
      </w:r>
      <w:r>
        <w:rPr>
          <w:lang w:val="en-US"/>
        </w:rPr>
        <w:t>d</w:t>
      </w:r>
      <w:r w:rsidRPr="00E3749C">
        <w:rPr>
          <w:lang w:val="en-CA"/>
        </w:rPr>
        <w:t>ay</w:t>
      </w:r>
      <w:r>
        <w:rPr>
          <w:lang w:val="en-US"/>
        </w:rPr>
        <w:t xml:space="preserve">. </w:t>
      </w:r>
      <w:r w:rsidRPr="00504887">
        <w:rPr>
          <w:i/>
          <w:iCs/>
          <w:lang w:val="en-US"/>
        </w:rPr>
        <w:t>Collabra</w:t>
      </w:r>
      <w:r>
        <w:rPr>
          <w:lang w:val="en-US"/>
        </w:rPr>
        <w:t>,</w:t>
      </w:r>
      <w:r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Pr="00E3749C">
        <w:rPr>
          <w:i/>
          <w:iCs/>
          <w:lang w:val="en-CA"/>
        </w:rPr>
        <w:t>11</w:t>
      </w:r>
      <w:r w:rsidRPr="00E3749C">
        <w:rPr>
          <w:lang w:val="en-CA"/>
        </w:rPr>
        <w:t>(1)</w:t>
      </w:r>
      <w:r>
        <w:rPr>
          <w:lang w:val="en-CA"/>
        </w:rPr>
        <w:t>,</w:t>
      </w:r>
      <w:r w:rsidRPr="00E3749C">
        <w:rPr>
          <w:lang w:val="en-CA"/>
        </w:rPr>
        <w:t xml:space="preserve"> 136883</w:t>
      </w:r>
      <w:r>
        <w:rPr>
          <w:lang w:val="en-US"/>
        </w:rPr>
        <w:t xml:space="preserve"> </w:t>
      </w:r>
      <w:hyperlink r:id="rId46" w:history="1">
        <w:r w:rsidRPr="0092673C">
          <w:rPr>
            <w:rStyle w:val="Hyperlink"/>
            <w:lang w:val="en-CA"/>
          </w:rPr>
          <w:t>https://doi.org/10.1525/collabra.136883</w:t>
        </w:r>
      </w:hyperlink>
      <w:r>
        <w:rPr>
          <w:lang w:val="en-CA"/>
        </w:rPr>
        <w:t xml:space="preserve"> </w:t>
      </w:r>
      <w:r w:rsidRPr="00004116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A4FD246" w14:textId="77777777" w:rsidR="001455E2" w:rsidRPr="00504887" w:rsidRDefault="001455E2" w:rsidP="001455E2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C80B5EA" w14:textId="2D4A9189" w:rsidR="00473253" w:rsidRPr="004131D3" w:rsidRDefault="00473253" w:rsidP="00004116">
      <w:pPr>
        <w:autoSpaceDE w:val="0"/>
        <w:autoSpaceDN w:val="0"/>
        <w:adjustRightInd w:val="0"/>
        <w:ind w:left="709" w:hanging="709"/>
        <w:rPr>
          <w:lang w:val="en-CA"/>
        </w:rPr>
      </w:pPr>
      <w:r w:rsidRPr="00343EF9">
        <w:rPr>
          <w:u w:val="single"/>
          <w:lang w:val="de-DE"/>
        </w:rPr>
        <w:t>Smith, J. A</w:t>
      </w:r>
      <w:r w:rsidRPr="00343EF9">
        <w:rPr>
          <w:lang w:val="de-DE"/>
        </w:rPr>
        <w:t xml:space="preserve">., </w:t>
      </w:r>
      <w:r w:rsidRPr="00343EF9">
        <w:rPr>
          <w:u w:val="single"/>
          <w:lang w:val="de-DE"/>
        </w:rPr>
        <w:t>Wegenschimmel, N.</w:t>
      </w:r>
      <w:r w:rsidRPr="00343EF9">
        <w:rPr>
          <w:lang w:val="de-DE"/>
        </w:rPr>
        <w:t xml:space="preserve">, </w:t>
      </w:r>
      <w:r w:rsidRPr="00343EF9">
        <w:rPr>
          <w:u w:val="single"/>
          <w:lang w:val="de-DE"/>
        </w:rPr>
        <w:t>Dorfman, A</w:t>
      </w:r>
      <w:r w:rsidRPr="00343EF9">
        <w:rPr>
          <w:lang w:val="de-DE"/>
        </w:rPr>
        <w:t>.</w:t>
      </w:r>
      <w:r w:rsidR="00D45CE1" w:rsidRPr="00343EF9">
        <w:rPr>
          <w:lang w:val="de-DE"/>
        </w:rPr>
        <w:t xml:space="preserve">, &amp; </w:t>
      </w:r>
      <w:r w:rsidR="00D45CE1" w:rsidRPr="00343EF9">
        <w:rPr>
          <w:b/>
          <w:bCs/>
          <w:lang w:val="de-DE"/>
        </w:rPr>
        <w:t>Grossmann, I.</w:t>
      </w:r>
      <w:r w:rsidRPr="00343EF9">
        <w:rPr>
          <w:lang w:val="de-DE"/>
        </w:rPr>
        <w:t xml:space="preserve"> (</w:t>
      </w:r>
      <w:r w:rsidR="00772966" w:rsidRPr="00343EF9">
        <w:rPr>
          <w:lang w:val="de-DE"/>
        </w:rPr>
        <w:t>2025</w:t>
      </w:r>
      <w:r w:rsidRPr="00343EF9">
        <w:rPr>
          <w:lang w:val="de-DE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4131D3">
        <w:rPr>
          <w:i/>
          <w:iCs/>
          <w:lang w:val="en-CA"/>
        </w:rPr>
        <w:t>Journal of Experimental Psychology: General</w:t>
      </w:r>
      <w:r w:rsidRPr="004131D3">
        <w:rPr>
          <w:lang w:val="en-CA"/>
        </w:rPr>
        <w:t xml:space="preserve">. </w:t>
      </w:r>
      <w:hyperlink r:id="rId47" w:history="1">
        <w:r w:rsidR="00C810DA" w:rsidRPr="007C69E7">
          <w:rPr>
            <w:rStyle w:val="Hyperlink"/>
            <w:lang w:val="en-CA"/>
          </w:rPr>
          <w:t>https://doi.org/10.1037/xge0001821</w:t>
        </w:r>
      </w:hyperlink>
      <w:r w:rsidR="00C810DA">
        <w:rPr>
          <w:lang w:val="en-CA"/>
        </w:rPr>
        <w:t xml:space="preserve"> </w:t>
      </w:r>
      <w:r w:rsidR="00E2567A" w:rsidRPr="004131D3">
        <w:rPr>
          <w:lang w:val="en-CA"/>
        </w:rPr>
        <w:t>(</w:t>
      </w:r>
      <w:r w:rsidR="00E2567A" w:rsidRPr="004131D3">
        <w:rPr>
          <w:b/>
          <w:lang w:val="en-CA"/>
        </w:rPr>
        <w:t>5.78</w:t>
      </w:r>
      <w:r w:rsidR="00E2567A" w:rsidRPr="004131D3">
        <w:rPr>
          <w:lang w:val="en-CA"/>
        </w:rPr>
        <w:t>)</w:t>
      </w:r>
    </w:p>
    <w:p w14:paraId="0B36E603" w14:textId="77777777" w:rsidR="00D45CE1" w:rsidRPr="004131D3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55F37F84" w14:textId="5A71002D" w:rsidR="00E917D1" w:rsidRPr="00343EF9" w:rsidRDefault="00E917D1" w:rsidP="00004116">
      <w:pPr>
        <w:autoSpaceDE w:val="0"/>
        <w:autoSpaceDN w:val="0"/>
        <w:adjustRightInd w:val="0"/>
        <w:ind w:left="709" w:hanging="709"/>
        <w:rPr>
          <w:lang w:val="de-DE"/>
        </w:rPr>
      </w:pPr>
      <w:r w:rsidRPr="003826A2">
        <w:rPr>
          <w:lang w:val="en-CA"/>
        </w:rPr>
        <w:t xml:space="preserve">Varnum, M. E. W., </w:t>
      </w:r>
      <w:r w:rsidR="00946347" w:rsidRPr="003826A2">
        <w:rPr>
          <w:lang w:val="en-CA"/>
        </w:rPr>
        <w:t xml:space="preserve">Kirsch, A., P., Beal, D. J., Pick, C. M., </w:t>
      </w:r>
      <w:r w:rsidR="003826A2" w:rsidRPr="003826A2">
        <w:rPr>
          <w:lang w:val="en-CA"/>
        </w:rPr>
        <w:t>Al-Shawar, L., Bar</w:t>
      </w:r>
      <w:r w:rsidR="003826A2">
        <w:rPr>
          <w:lang w:val="en-CA"/>
        </w:rPr>
        <w:t xml:space="preserve">bato, M. T., </w:t>
      </w:r>
      <w:r w:rsidR="00FF7174">
        <w:rPr>
          <w:lang w:val="en-CA"/>
        </w:rPr>
        <w:t>[</w:t>
      </w:r>
      <w:r w:rsidR="003826A2">
        <w:rPr>
          <w:lang w:val="en-CA"/>
        </w:rPr>
        <w:t>…</w:t>
      </w:r>
      <w:r w:rsidR="00FF7174">
        <w:rPr>
          <w:lang w:val="en-CA"/>
        </w:rPr>
        <w:t xml:space="preserve">] </w:t>
      </w:r>
      <w:r w:rsidR="003826A2">
        <w:rPr>
          <w:b/>
          <w:bCs/>
          <w:lang w:val="en-CA"/>
        </w:rPr>
        <w:t>Grossmann, I.</w:t>
      </w:r>
      <w:r w:rsidR="00FF7174">
        <w:rPr>
          <w:b/>
          <w:bCs/>
          <w:lang w:val="en-CA"/>
        </w:rPr>
        <w:t xml:space="preserve"> [</w:t>
      </w:r>
      <w:r w:rsidR="00FF7174">
        <w:rPr>
          <w:lang w:val="en-CA"/>
        </w:rPr>
        <w:t xml:space="preserve">…] &amp; Kenrich, D. T. </w:t>
      </w:r>
      <w:r>
        <w:rPr>
          <w:lang w:val="en-CA"/>
        </w:rPr>
        <w:t>(</w:t>
      </w:r>
      <w:r w:rsidR="008A7FD1">
        <w:rPr>
          <w:lang w:val="en-CA"/>
        </w:rPr>
        <w:t>2025</w:t>
      </w:r>
      <w:r>
        <w:rPr>
          <w:lang w:val="en-CA"/>
        </w:rPr>
        <w:t xml:space="preserve">). </w:t>
      </w:r>
      <w:r w:rsidRPr="00E917D1">
        <w:rPr>
          <w:lang w:val="en-CA"/>
        </w:rPr>
        <w:t xml:space="preserve">Commonly </w:t>
      </w:r>
      <w:r>
        <w:rPr>
          <w:lang w:val="en-CA"/>
        </w:rPr>
        <w:t>o</w:t>
      </w:r>
      <w:r w:rsidRPr="00E917D1">
        <w:rPr>
          <w:lang w:val="en-CA"/>
        </w:rPr>
        <w:t xml:space="preserve">bserved </w:t>
      </w:r>
      <w:r>
        <w:rPr>
          <w:lang w:val="en-CA"/>
        </w:rPr>
        <w:t>s</w:t>
      </w:r>
      <w:r w:rsidRPr="00E917D1">
        <w:rPr>
          <w:lang w:val="en-CA"/>
        </w:rPr>
        <w:t xml:space="preserve">ex </w:t>
      </w:r>
      <w:r>
        <w:rPr>
          <w:lang w:val="en-CA"/>
        </w:rPr>
        <w:t>d</w:t>
      </w:r>
      <w:r w:rsidRPr="00E917D1">
        <w:rPr>
          <w:lang w:val="en-CA"/>
        </w:rPr>
        <w:t xml:space="preserve">ifferences in </w:t>
      </w:r>
      <w:r>
        <w:rPr>
          <w:lang w:val="en-CA"/>
        </w:rPr>
        <w:t>d</w:t>
      </w:r>
      <w:r w:rsidRPr="00E917D1">
        <w:rPr>
          <w:lang w:val="en-CA"/>
        </w:rPr>
        <w:t xml:space="preserve">irect </w:t>
      </w:r>
      <w:r>
        <w:rPr>
          <w:lang w:val="en-CA"/>
        </w:rPr>
        <w:t>a</w:t>
      </w:r>
      <w:r w:rsidRPr="00E917D1">
        <w:rPr>
          <w:lang w:val="en-CA"/>
        </w:rPr>
        <w:t xml:space="preserve">ggression are </w:t>
      </w:r>
      <w:r>
        <w:rPr>
          <w:lang w:val="en-CA"/>
        </w:rPr>
        <w:t>a</w:t>
      </w:r>
      <w:r w:rsidRPr="00E917D1">
        <w:rPr>
          <w:lang w:val="en-CA"/>
        </w:rPr>
        <w:t xml:space="preserve">bsent or </w:t>
      </w:r>
      <w:r>
        <w:rPr>
          <w:lang w:val="en-CA"/>
        </w:rPr>
        <w:t>r</w:t>
      </w:r>
      <w:r w:rsidRPr="00E917D1">
        <w:rPr>
          <w:lang w:val="en-CA"/>
        </w:rPr>
        <w:t xml:space="preserve">eversed in </w:t>
      </w:r>
      <w:r>
        <w:rPr>
          <w:lang w:val="en-CA"/>
        </w:rPr>
        <w:t>s</w:t>
      </w:r>
      <w:r w:rsidRPr="00E917D1">
        <w:rPr>
          <w:lang w:val="en-CA"/>
        </w:rPr>
        <w:t xml:space="preserve">ibling </w:t>
      </w:r>
      <w:r>
        <w:rPr>
          <w:lang w:val="en-CA"/>
        </w:rPr>
        <w:t>c</w:t>
      </w:r>
      <w:r w:rsidRPr="00E917D1">
        <w:rPr>
          <w:lang w:val="en-CA"/>
        </w:rPr>
        <w:t>ontexts</w:t>
      </w:r>
      <w:r>
        <w:rPr>
          <w:lang w:val="en-CA"/>
        </w:rPr>
        <w:t xml:space="preserve">. </w:t>
      </w:r>
      <w:r w:rsidRPr="00772966">
        <w:rPr>
          <w:i/>
          <w:iCs/>
          <w:lang w:val="en-CA"/>
        </w:rPr>
        <w:t>PNAS Nexus</w:t>
      </w:r>
      <w:r w:rsidR="008A7FD1">
        <w:rPr>
          <w:lang w:val="en-CA"/>
        </w:rPr>
        <w:t xml:space="preserve">, 4(8), </w:t>
      </w:r>
      <w:r w:rsidR="009232A7" w:rsidRPr="009232A7">
        <w:t>pgaf23</w:t>
      </w:r>
      <w:r w:rsidR="009232A7">
        <w:rPr>
          <w:lang w:val="en-CA"/>
        </w:rPr>
        <w:t xml:space="preserve">. </w:t>
      </w:r>
      <w:r w:rsidRPr="00772966">
        <w:rPr>
          <w:lang w:val="en-CA"/>
        </w:rPr>
        <w:t xml:space="preserve"> </w:t>
      </w:r>
      <w:hyperlink r:id="rId48" w:history="1">
        <w:r w:rsidR="00EE3AFD" w:rsidRPr="00343EF9">
          <w:rPr>
            <w:rStyle w:val="Hyperlink"/>
            <w:lang w:val="de-DE"/>
          </w:rPr>
          <w:t>https://doi.org/</w:t>
        </w:r>
        <w:r w:rsidR="00EE3AFD" w:rsidRPr="00343EF9">
          <w:rPr>
            <w:rStyle w:val="Hyperlink"/>
            <w:lang w:val="de-DE"/>
          </w:rPr>
          <w:t>10.1093/pnasnexus/pgaf239</w:t>
        </w:r>
      </w:hyperlink>
      <w:r w:rsidR="00EE3AFD" w:rsidRPr="00343EF9">
        <w:rPr>
          <w:lang w:val="de-DE"/>
        </w:rPr>
        <w:t xml:space="preserve"> </w:t>
      </w:r>
    </w:p>
    <w:p w14:paraId="525B94B5" w14:textId="77777777" w:rsidR="00E917D1" w:rsidRPr="00343EF9" w:rsidRDefault="00E917D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bookmarkEnd w:id="17"/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Llorin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9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50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51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1D76800D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52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</w:t>
      </w:r>
      <w:r w:rsidR="001455E2">
        <w:rPr>
          <w:b/>
          <w:bCs/>
          <w:lang w:val="en-US"/>
        </w:rPr>
        <w:t>2.30</w:t>
      </w:r>
      <w:r>
        <w:rPr>
          <w:b/>
          <w:bCs/>
          <w:lang w:val="en-US"/>
        </w:rPr>
        <w:t>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3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lastRenderedPageBreak/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r w:rsidRPr="00E3749C">
        <w:rPr>
          <w:u w:val="single"/>
          <w:lang w:val="en-US"/>
        </w:rPr>
        <w:t>Fodeman, A.D</w:t>
      </w:r>
      <w:r w:rsidRPr="00E3749C">
        <w:rPr>
          <w:lang w:val="en-US"/>
        </w:rPr>
        <w:t xml:space="preserve">., Guennoun, B., Halamová, J., Hashimoto, T., Homan, J., Kanovský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r w:rsidRPr="00E3749C">
        <w:rPr>
          <w:lang w:val="en-CA"/>
        </w:rPr>
        <w:t xml:space="preserve">isdom </w:t>
      </w:r>
      <w:r>
        <w:rPr>
          <w:lang w:val="en-US"/>
        </w:rPr>
        <w:t>p</w:t>
      </w:r>
      <w:r w:rsidRPr="00E3749C">
        <w:rPr>
          <w:lang w:val="en-CA"/>
        </w:rPr>
        <w:t xml:space="preserve">erception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r w:rsidRPr="00E3749C">
        <w:rPr>
          <w:lang w:val="en-CA"/>
        </w:rPr>
        <w:t xml:space="preserve">welve </w:t>
      </w:r>
      <w:r>
        <w:rPr>
          <w:lang w:val="en-US"/>
        </w:rPr>
        <w:t>c</w:t>
      </w:r>
      <w:r w:rsidRPr="00E3749C">
        <w:rPr>
          <w:lang w:val="en-CA"/>
        </w:rPr>
        <w:t xml:space="preserve">ountries on </w:t>
      </w:r>
      <w:r>
        <w:rPr>
          <w:lang w:val="en-US"/>
        </w:rPr>
        <w:t>f</w:t>
      </w:r>
      <w:r w:rsidRPr="00E3749C">
        <w:rPr>
          <w:lang w:val="en-CA"/>
        </w:rPr>
        <w:t xml:space="preserve">ive </w:t>
      </w:r>
      <w:r>
        <w:rPr>
          <w:lang w:val="en-US"/>
        </w:rPr>
        <w:t>c</w:t>
      </w:r>
      <w:r w:rsidRPr="00E3749C">
        <w:rPr>
          <w:lang w:val="en-CA"/>
        </w:rPr>
        <w:t xml:space="preserve">ontinents. </w:t>
      </w:r>
      <w:r>
        <w:rPr>
          <w:i/>
          <w:iCs/>
          <w:lang w:val="en-US"/>
        </w:rPr>
        <w:t xml:space="preserve">Nature Communications. </w:t>
      </w:r>
      <w:hyperlink r:id="rId54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r w:rsidRPr="00E3749C">
        <w:rPr>
          <w:lang w:val="en-CA"/>
        </w:rPr>
        <w:t xml:space="preserve">isdom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r>
        <w:rPr>
          <w:lang w:val="en-US"/>
        </w:rPr>
        <w:t>m</w:t>
      </w:r>
      <w:r w:rsidRPr="00E3749C">
        <w:rPr>
          <w:lang w:val="en-CA"/>
        </w:rPr>
        <w:t xml:space="preserve">orally-grounded </w:t>
      </w:r>
      <w:r>
        <w:rPr>
          <w:lang w:val="en-US"/>
        </w:rPr>
        <w:t>n</w:t>
      </w:r>
      <w:r w:rsidRPr="00E3749C">
        <w:rPr>
          <w:lang w:val="en-CA"/>
        </w:rPr>
        <w:t xml:space="preserve">arrative </w:t>
      </w:r>
      <w:r>
        <w:rPr>
          <w:lang w:val="en-US"/>
        </w:rPr>
        <w:t>c</w:t>
      </w:r>
      <w:r w:rsidRPr="00E3749C">
        <w:rPr>
          <w:lang w:val="en-CA"/>
        </w:rPr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5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6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9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7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9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57F12568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="00AB3F7D">
        <w:rPr>
          <w:b/>
          <w:bCs/>
          <w:iCs/>
          <w:lang w:val="en-CA"/>
        </w:rPr>
        <w:t>13.7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20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8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21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Chopik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Allroggen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Geukes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lastRenderedPageBreak/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6AFB80EE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="00AB3F7D">
        <w:rPr>
          <w:b/>
          <w:color w:val="000000"/>
          <w:shd w:val="clear" w:color="auto" w:fill="FFFFFF"/>
          <w:lang w:val="en-CA"/>
        </w:rPr>
        <w:t>13.7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799"/>
      <w:bookmarkStart w:id="23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2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14CBF3B0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E5159E">
        <w:rPr>
          <w:b/>
          <w:bCs/>
          <w:lang w:val="en-CA"/>
        </w:rPr>
        <w:t>0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3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4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D55E9">
        <w:rPr>
          <w:u w:val="single"/>
          <w:lang w:val="en-CA"/>
        </w:rPr>
        <w:t>Dorfman, A.</w:t>
      </w:r>
      <w:r w:rsidRPr="006D55E9">
        <w:rPr>
          <w:lang w:val="en-CA"/>
        </w:rPr>
        <w:t xml:space="preserve">, </w:t>
      </w:r>
      <w:r w:rsidRPr="006D55E9">
        <w:rPr>
          <w:u w:val="single"/>
          <w:lang w:val="en-CA"/>
        </w:rPr>
        <w:t>Oakes, H.</w:t>
      </w:r>
      <w:r w:rsidRPr="006D55E9">
        <w:rPr>
          <w:lang w:val="en-CA"/>
        </w:rPr>
        <w:t xml:space="preserve">, </w:t>
      </w:r>
      <w:r w:rsidRPr="006D55E9">
        <w:rPr>
          <w:u w:val="single"/>
          <w:lang w:val="en-CA"/>
        </w:rPr>
        <w:t>Santos, H. C</w:t>
      </w:r>
      <w:r w:rsidRPr="006D55E9">
        <w:rPr>
          <w:lang w:val="en-CA"/>
        </w:rPr>
        <w:t>.</w:t>
      </w:r>
      <w:r w:rsidRPr="006D55E9">
        <w:rPr>
          <w:b/>
          <w:lang w:val="en-CA"/>
        </w:rPr>
        <w:t xml:space="preserve"> &amp; Grossmann, I.</w:t>
      </w:r>
      <w:r w:rsidRPr="006D55E9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5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5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6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6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lastRenderedPageBreak/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7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5D23B1">
        <w:rPr>
          <w:b/>
          <w:lang w:val="en-CA"/>
        </w:rPr>
        <w:t>Grossmann, I</w:t>
      </w:r>
      <w:r w:rsidRPr="005D23B1">
        <w:rPr>
          <w:lang w:val="en-CA"/>
        </w:rPr>
        <w:t xml:space="preserve">., Eibach, R. P., </w:t>
      </w:r>
      <w:r w:rsidRPr="005D23B1">
        <w:rPr>
          <w:u w:val="single"/>
          <w:lang w:val="en-CA"/>
        </w:rPr>
        <w:t>Koyama, J</w:t>
      </w:r>
      <w:r w:rsidRPr="005D23B1">
        <w:rPr>
          <w:lang w:val="en-CA"/>
        </w:rPr>
        <w:t>., &amp;</w:t>
      </w:r>
      <w:r w:rsidRPr="005D23B1">
        <w:rPr>
          <w:u w:val="single"/>
          <w:lang w:val="en-CA"/>
        </w:rPr>
        <w:t xml:space="preserve"> Sahi, Q</w:t>
      </w:r>
      <w:r w:rsidRPr="005D23B1">
        <w:rPr>
          <w:lang w:val="en-CA"/>
        </w:rPr>
        <w:t xml:space="preserve">. (2020). </w:t>
      </w:r>
      <w:bookmarkStart w:id="28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8"/>
      <w:r w:rsidRPr="00661504">
        <w:rPr>
          <w:lang w:val="en-CA"/>
        </w:rPr>
        <w:t>doi: 10.1126/sciadv.aaz0289</w:t>
      </w:r>
      <w:bookmarkEnd w:id="27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9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9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</w:t>
      </w:r>
      <w:r w:rsidRPr="00661504">
        <w:rPr>
          <w:lang w:val="en-CA"/>
        </w:rPr>
        <w:lastRenderedPageBreak/>
        <w:t xml:space="preserve">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31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30"/>
    <w:bookmarkEnd w:id="31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14507379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</w:t>
      </w:r>
      <w:r w:rsidR="00E5159E">
        <w:rPr>
          <w:b/>
          <w:lang w:val="en-CA"/>
        </w:rPr>
        <w:t>3</w:t>
      </w:r>
      <w:r w:rsidRPr="00661504">
        <w:rPr>
          <w:b/>
          <w:lang w:val="en-CA"/>
        </w:rPr>
        <w:t>.</w:t>
      </w:r>
      <w:r w:rsidR="00E5159E">
        <w:rPr>
          <w:b/>
          <w:lang w:val="en-CA"/>
        </w:rPr>
        <w:t>7</w:t>
      </w:r>
      <w:r w:rsidRPr="00661504">
        <w:rPr>
          <w:b/>
          <w:lang w:val="en-CA"/>
        </w:rPr>
        <w:t>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2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2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53EA578" w14:textId="063D42F0" w:rsidR="00485BDF" w:rsidRPr="00661504" w:rsidRDefault="003E5C4B" w:rsidP="00497DEF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3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3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="00497DEF">
        <w:rPr>
          <w:lang w:val="en-CA"/>
        </w:rPr>
        <w:t xml:space="preserve"> </w:t>
      </w:r>
      <w:r w:rsidR="00485BDF"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461480EB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</w:t>
      </w:r>
      <w:r w:rsidR="00497DEF">
        <w:rPr>
          <w:b/>
          <w:lang w:val="en-CA"/>
        </w:rPr>
        <w:t>3</w:t>
      </w:r>
      <w:r w:rsidRPr="00661504">
        <w:rPr>
          <w:b/>
          <w:lang w:val="en-CA"/>
        </w:rPr>
        <w:t>.</w:t>
      </w:r>
      <w:r w:rsidR="00497DEF">
        <w:rPr>
          <w:b/>
          <w:lang w:val="en-CA"/>
        </w:rPr>
        <w:t>7</w:t>
      </w:r>
      <w:r w:rsidRPr="00661504">
        <w:rPr>
          <w:b/>
          <w:lang w:val="en-CA"/>
        </w:rPr>
        <w:t>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4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4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5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5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6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6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 xml:space="preserve">doi: </w:t>
      </w:r>
      <w:r w:rsidR="00C56129" w:rsidRPr="00661504">
        <w:rPr>
          <w:lang w:val="en-CA"/>
        </w:rPr>
        <w:lastRenderedPageBreak/>
        <w:t>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7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7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9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lastRenderedPageBreak/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lastRenderedPageBreak/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8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9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40" w:name="_Hlk178591407"/>
      <w:r w:rsidRPr="008D57D0">
        <w:rPr>
          <w:b/>
          <w:lang w:val="en-CA"/>
        </w:rPr>
        <w:t>Grossmann, I.</w:t>
      </w:r>
      <w:r w:rsidRPr="009E4939">
        <w:rPr>
          <w:bCs/>
          <w:lang w:val="en-CA"/>
        </w:rPr>
        <w:t xml:space="preserve">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60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1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41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DD1823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DD1823">
        <w:rPr>
          <w:u w:val="single"/>
          <w:lang w:val="en-CA"/>
        </w:rPr>
        <w:t>Kara-Yakoubian, M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Rotella, A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Dorfman, A.</w:t>
      </w:r>
      <w:r w:rsidRPr="00DD1823">
        <w:rPr>
          <w:lang w:val="en-CA"/>
        </w:rPr>
        <w:t xml:space="preserve">, </w:t>
      </w:r>
      <w:r w:rsidR="00123EFC" w:rsidRPr="00DD1823">
        <w:rPr>
          <w:lang w:val="en-CA"/>
        </w:rPr>
        <w:t>&amp;</w:t>
      </w:r>
      <w:r w:rsidRPr="00DD1823">
        <w:rPr>
          <w:lang w:val="en-CA"/>
        </w:rPr>
        <w:t xml:space="preserve"> </w:t>
      </w:r>
      <w:r w:rsidRPr="00DD1823">
        <w:rPr>
          <w:b/>
          <w:bCs/>
          <w:lang w:val="en-CA"/>
        </w:rPr>
        <w:t>Grossmann, I.</w:t>
      </w:r>
      <w:r w:rsidRPr="00DD1823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2" w:name="_Hlk61029797"/>
      <w:bookmarkEnd w:id="3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2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lastRenderedPageBreak/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61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lastRenderedPageBreak/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40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3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4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5" w:name="_Hlk46853166"/>
      <w:bookmarkEnd w:id="43"/>
      <w:bookmarkEnd w:id="44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62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6" w:name="_Hlk185433122"/>
      <w:bookmarkStart w:id="47" w:name="_Hlk61029744"/>
      <w:bookmarkStart w:id="48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3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4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5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6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6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7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8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9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70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71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72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3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0CFA1285" w14:textId="76C1522F" w:rsidR="00CE5787" w:rsidRPr="009F656A" w:rsidRDefault="00CE5787">
      <w:pPr>
        <w:rPr>
          <w:rFonts w:eastAsia="SimSun"/>
          <w:b/>
          <w:color w:val="000000"/>
          <w:kern w:val="1"/>
          <w:lang w:val="en-CA" w:eastAsia="ar-SA"/>
        </w:rPr>
      </w:pPr>
      <w:bookmarkStart w:id="50" w:name="_Hlk160967959"/>
      <w:bookmarkStart w:id="51" w:name="_Hlk178591733"/>
      <w:bookmarkEnd w:id="48"/>
    </w:p>
    <w:p w14:paraId="60BCA9F4" w14:textId="3E7C8CB2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4A1DAD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5D23B1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51C008F9" w:rsidR="00AC1334" w:rsidRPr="00661504" w:rsidRDefault="006165B3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5</w:t>
            </w:r>
          </w:p>
        </w:tc>
        <w:tc>
          <w:tcPr>
            <w:tcW w:w="9167" w:type="dxa"/>
          </w:tcPr>
          <w:p w14:paraId="4AC084B1" w14:textId="3712265D" w:rsidR="00AC1334" w:rsidRPr="00661504" w:rsidRDefault="006165B3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165B3">
              <w:rPr>
                <w:lang w:val="en-CA"/>
              </w:rPr>
              <w:t>Max Planck Institute for the Study of Crime, Security and Law</w:t>
            </w:r>
            <w:r w:rsidR="00344A89">
              <w:rPr>
                <w:lang w:val="en-CA"/>
              </w:rPr>
              <w:t xml:space="preserve"> Colloquium</w:t>
            </w:r>
          </w:p>
        </w:tc>
      </w:tr>
      <w:bookmarkEnd w:id="45"/>
      <w:bookmarkEnd w:id="50"/>
      <w:bookmarkEnd w:id="51"/>
      <w:tr w:rsidR="004A1DAD" w:rsidRPr="005D23B1" w14:paraId="50F3D19F" w14:textId="77777777" w:rsidTr="00253C51">
        <w:tc>
          <w:tcPr>
            <w:tcW w:w="1003" w:type="dxa"/>
          </w:tcPr>
          <w:p w14:paraId="527DFF6C" w14:textId="369DC6CE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46BCB836" w14:textId="277BACF4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EC6989" w14:paraId="2912D362" w14:textId="77777777" w:rsidTr="00253C51">
        <w:tc>
          <w:tcPr>
            <w:tcW w:w="1003" w:type="dxa"/>
          </w:tcPr>
          <w:p w14:paraId="0F077885" w14:textId="1874253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lastRenderedPageBreak/>
              <w:t>05/2025</w:t>
            </w:r>
          </w:p>
        </w:tc>
        <w:tc>
          <w:tcPr>
            <w:tcW w:w="9167" w:type="dxa"/>
          </w:tcPr>
          <w:p w14:paraId="2CA74BC7" w14:textId="6BE9D992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, Morris Lab</w:t>
            </w:r>
          </w:p>
        </w:tc>
      </w:tr>
      <w:tr w:rsidR="004A1DAD" w:rsidRPr="005D23B1" w14:paraId="3902F10D" w14:textId="77777777" w:rsidTr="00253C51">
        <w:tc>
          <w:tcPr>
            <w:tcW w:w="1003" w:type="dxa"/>
          </w:tcPr>
          <w:p w14:paraId="46CA9894" w14:textId="59AB0A00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4A1DAD" w:rsidRPr="005D23B1" w14:paraId="50BC8C9B" w14:textId="77777777" w:rsidTr="00253C51">
        <w:tc>
          <w:tcPr>
            <w:tcW w:w="1003" w:type="dxa"/>
          </w:tcPr>
          <w:p w14:paraId="1356F4F8" w14:textId="2829DC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A1DAD" w:rsidRPr="00A57D93" w14:paraId="73BFC610" w14:textId="77777777" w:rsidTr="00253C51">
        <w:tc>
          <w:tcPr>
            <w:tcW w:w="1003" w:type="dxa"/>
          </w:tcPr>
          <w:p w14:paraId="5160E8E2" w14:textId="0BFCB6E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4A1DAD" w:rsidRPr="00A57D93" w14:paraId="32A31F0E" w14:textId="77777777" w:rsidTr="00253C51">
        <w:tc>
          <w:tcPr>
            <w:tcW w:w="1003" w:type="dxa"/>
          </w:tcPr>
          <w:p w14:paraId="1DE6D75C" w14:textId="113A94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4A1DAD" w:rsidRPr="00F80C00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Johannesburg, African Centre for Epistemology and Philosophy of Science Talk</w:t>
            </w:r>
          </w:p>
        </w:tc>
      </w:tr>
      <w:tr w:rsidR="004A1DAD" w:rsidRPr="00A57D93" w14:paraId="390B6344" w14:textId="77777777" w:rsidTr="00253C51">
        <w:tc>
          <w:tcPr>
            <w:tcW w:w="1003" w:type="dxa"/>
          </w:tcPr>
          <w:p w14:paraId="3829265C" w14:textId="7DD44E9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4A1DAD" w:rsidRPr="00A57D93" w14:paraId="74F1C4BC" w14:textId="77777777" w:rsidTr="00253C51">
        <w:tc>
          <w:tcPr>
            <w:tcW w:w="1003" w:type="dxa"/>
          </w:tcPr>
          <w:p w14:paraId="19EC7DC5" w14:textId="528ED36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4A1DAD" w:rsidRPr="00A57D93" w14:paraId="043A627F" w14:textId="77777777" w:rsidTr="00253C51">
        <w:tc>
          <w:tcPr>
            <w:tcW w:w="1003" w:type="dxa"/>
          </w:tcPr>
          <w:p w14:paraId="4729C0FF" w14:textId="2EAF3257" w:rsidR="004A1DAD" w:rsidRPr="00D93BC8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4A1DAD" w:rsidRPr="00A57D93" w14:paraId="64628CC1" w14:textId="77777777" w:rsidTr="00253C51">
        <w:tc>
          <w:tcPr>
            <w:tcW w:w="1003" w:type="dxa"/>
          </w:tcPr>
          <w:p w14:paraId="31AEE39F" w14:textId="7797DF3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2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4A1DAD" w:rsidRPr="00A57D93" w14:paraId="1E5DEF01" w14:textId="77777777" w:rsidTr="00253C51">
        <w:tc>
          <w:tcPr>
            <w:tcW w:w="1003" w:type="dxa"/>
          </w:tcPr>
          <w:p w14:paraId="24CE8578" w14:textId="15A5167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4A1DAD" w:rsidRPr="00A57D93" w14:paraId="1A5F8A1A" w14:textId="77777777" w:rsidTr="00253C51">
        <w:tc>
          <w:tcPr>
            <w:tcW w:w="1003" w:type="dxa"/>
          </w:tcPr>
          <w:p w14:paraId="08886A0D" w14:textId="2F89FF6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4A1DAD" w:rsidRPr="00A57D93" w14:paraId="28D23034" w14:textId="77777777" w:rsidTr="00253C51">
        <w:tc>
          <w:tcPr>
            <w:tcW w:w="1003" w:type="dxa"/>
          </w:tcPr>
          <w:p w14:paraId="67C32B1E" w14:textId="1AD110A3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Brain and Cognitive Sciences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4A1DAD" w:rsidRPr="00A57D93" w14:paraId="272CB959" w14:textId="77777777" w:rsidTr="00253C51">
        <w:tc>
          <w:tcPr>
            <w:tcW w:w="1003" w:type="dxa"/>
          </w:tcPr>
          <w:p w14:paraId="1E5A10F8" w14:textId="37A1A4F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4A1DAD" w:rsidRPr="00A57D93" w14:paraId="1D2773CF" w14:textId="77777777" w:rsidTr="00253C51">
        <w:tc>
          <w:tcPr>
            <w:tcW w:w="1003" w:type="dxa"/>
          </w:tcPr>
          <w:p w14:paraId="4D59BF65" w14:textId="51EFB43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onnecticut, Department of Psychology Colloquium</w:t>
            </w:r>
          </w:p>
        </w:tc>
      </w:tr>
      <w:tr w:rsidR="004A1DAD" w:rsidRPr="00A57D93" w14:paraId="4E1F2E38" w14:textId="77777777" w:rsidTr="00253C51">
        <w:tc>
          <w:tcPr>
            <w:tcW w:w="1003" w:type="dxa"/>
          </w:tcPr>
          <w:p w14:paraId="7F2C7BC8" w14:textId="5C2F12CF" w:rsidR="004A1DAD" w:rsidRPr="00DD095B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4A1DAD" w:rsidRPr="00A57D93" w14:paraId="031EC731" w14:textId="77777777" w:rsidTr="00253C51">
        <w:tc>
          <w:tcPr>
            <w:tcW w:w="1003" w:type="dxa"/>
          </w:tcPr>
          <w:p w14:paraId="703E099D" w14:textId="6E65D416" w:rsidR="004A1DAD" w:rsidRPr="00C52F11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 of Psychology Colloquium </w:t>
            </w:r>
          </w:p>
        </w:tc>
      </w:tr>
      <w:tr w:rsidR="004A1DAD" w:rsidRPr="00A57D93" w14:paraId="6D431F21" w14:textId="77777777" w:rsidTr="00253C51">
        <w:tc>
          <w:tcPr>
            <w:tcW w:w="1003" w:type="dxa"/>
          </w:tcPr>
          <w:p w14:paraId="16ACF603" w14:textId="15B51EB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4A1DAD" w:rsidRPr="00A57D93" w14:paraId="175EFCE5" w14:textId="77777777" w:rsidTr="00253C51">
        <w:tc>
          <w:tcPr>
            <w:tcW w:w="1003" w:type="dxa"/>
          </w:tcPr>
          <w:p w14:paraId="601A4FC5" w14:textId="582CE20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tr w:rsidR="004A1DAD" w:rsidRPr="00A57D93" w14:paraId="59CB004A" w14:textId="77777777" w:rsidTr="00253C51">
        <w:tc>
          <w:tcPr>
            <w:tcW w:w="1003" w:type="dxa"/>
          </w:tcPr>
          <w:p w14:paraId="3A333279" w14:textId="5D4AC5B7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4A1DAD" w:rsidRPr="008E53E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4A1DAD" w:rsidRPr="00A57D93" w14:paraId="4E154D7D" w14:textId="77777777" w:rsidTr="00253C51">
        <w:tc>
          <w:tcPr>
            <w:tcW w:w="1003" w:type="dxa"/>
          </w:tcPr>
          <w:p w14:paraId="26C71196" w14:textId="081AA5C1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4A1DAD" w:rsidRPr="00A57D93" w14:paraId="66FB6AEE" w14:textId="77777777" w:rsidTr="00253C51">
        <w:tc>
          <w:tcPr>
            <w:tcW w:w="1003" w:type="dxa"/>
          </w:tcPr>
          <w:p w14:paraId="011B220E" w14:textId="424612F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4A1DAD" w:rsidRPr="00A57D93" w14:paraId="57E8255D" w14:textId="77777777" w:rsidTr="00253C51">
        <w:tc>
          <w:tcPr>
            <w:tcW w:w="1003" w:type="dxa"/>
          </w:tcPr>
          <w:p w14:paraId="6BDD16FC" w14:textId="20492E3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3"/>
      <w:tr w:rsidR="004A1DAD" w:rsidRPr="00A57D93" w14:paraId="20212D78" w14:textId="77777777" w:rsidTr="00253C51">
        <w:tc>
          <w:tcPr>
            <w:tcW w:w="1003" w:type="dxa"/>
          </w:tcPr>
          <w:p w14:paraId="3A33D7F1" w14:textId="494CD735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A1DAD" w:rsidRPr="00A57D93" w14:paraId="08AA1C9B" w14:textId="77777777" w:rsidTr="00253C51">
        <w:tc>
          <w:tcPr>
            <w:tcW w:w="1003" w:type="dxa"/>
          </w:tcPr>
          <w:p w14:paraId="68E161F8" w14:textId="3F8AFB9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4"/>
      <w:tr w:rsidR="004A1DAD" w:rsidRPr="00A57D93" w14:paraId="5712C3DC" w14:textId="77777777" w:rsidTr="00253C51">
        <w:tc>
          <w:tcPr>
            <w:tcW w:w="1003" w:type="dxa"/>
          </w:tcPr>
          <w:p w14:paraId="64F745D0" w14:textId="714C32C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6EB4638B" w14:textId="77777777" w:rsidTr="00253C51">
        <w:tc>
          <w:tcPr>
            <w:tcW w:w="1003" w:type="dxa"/>
          </w:tcPr>
          <w:p w14:paraId="5280EE9E" w14:textId="64C2878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4A1DAD" w:rsidRPr="00A57D93" w14:paraId="20B81830" w14:textId="77777777" w:rsidTr="00253C51">
        <w:tc>
          <w:tcPr>
            <w:tcW w:w="1003" w:type="dxa"/>
          </w:tcPr>
          <w:p w14:paraId="0429951E" w14:textId="72F18A8A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4A1DAD" w:rsidRPr="00990F7E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4A1DAD" w:rsidRPr="00A57D93" w14:paraId="71E621BC" w14:textId="77777777" w:rsidTr="00253C51">
        <w:tc>
          <w:tcPr>
            <w:tcW w:w="1003" w:type="dxa"/>
          </w:tcPr>
          <w:p w14:paraId="0F0ACC49" w14:textId="57493E8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4A1DAD" w:rsidRPr="006C34EB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4A1DAD" w:rsidRPr="00A57D93" w14:paraId="53C2C8E0" w14:textId="77777777" w:rsidTr="00253C51">
        <w:tc>
          <w:tcPr>
            <w:tcW w:w="1003" w:type="dxa"/>
          </w:tcPr>
          <w:p w14:paraId="1EF861F2" w14:textId="4ADD39C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4A1DAD" w:rsidRPr="00A57D93" w14:paraId="38E40C3B" w14:textId="77777777" w:rsidTr="00253C51">
        <w:tc>
          <w:tcPr>
            <w:tcW w:w="1003" w:type="dxa"/>
          </w:tcPr>
          <w:p w14:paraId="3A87C70A" w14:textId="606243B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4A1DAD" w:rsidRPr="00661504" w14:paraId="42DFDC0A" w14:textId="77777777" w:rsidTr="00253C51">
        <w:tc>
          <w:tcPr>
            <w:tcW w:w="1003" w:type="dxa"/>
          </w:tcPr>
          <w:p w14:paraId="6F5EFAC0" w14:textId="46176E8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4A1DAD" w:rsidRPr="00A57D93" w14:paraId="64F3CE47" w14:textId="77777777" w:rsidTr="00253C51">
        <w:tc>
          <w:tcPr>
            <w:tcW w:w="1003" w:type="dxa"/>
          </w:tcPr>
          <w:p w14:paraId="2E5B2392" w14:textId="295D8F5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4A1DAD" w:rsidRPr="00A57D93" w14:paraId="385F1100" w14:textId="77777777" w:rsidTr="00253C51">
        <w:tc>
          <w:tcPr>
            <w:tcW w:w="1003" w:type="dxa"/>
          </w:tcPr>
          <w:p w14:paraId="5930CB69" w14:textId="5FFCA2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4A1DAD" w:rsidRPr="00A57D93" w14:paraId="169EB99B" w14:textId="77777777" w:rsidTr="00253C51">
        <w:tc>
          <w:tcPr>
            <w:tcW w:w="1003" w:type="dxa"/>
          </w:tcPr>
          <w:p w14:paraId="34D8F22E" w14:textId="42A1BDE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4A1DAD" w:rsidRPr="00A57D93" w14:paraId="17988DEC" w14:textId="77777777" w:rsidTr="00253C51">
        <w:tc>
          <w:tcPr>
            <w:tcW w:w="1003" w:type="dxa"/>
          </w:tcPr>
          <w:p w14:paraId="3F70F791" w14:textId="5497F06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5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5"/>
      <w:tr w:rsidR="004A1DAD" w:rsidRPr="00A57D93" w14:paraId="634735B3" w14:textId="77777777" w:rsidTr="00253C51">
        <w:tc>
          <w:tcPr>
            <w:tcW w:w="1003" w:type="dxa"/>
          </w:tcPr>
          <w:p w14:paraId="669198E3" w14:textId="0F6A9AE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4A1DAD" w:rsidRPr="00A57D93" w14:paraId="570B5251" w14:textId="77777777" w:rsidTr="00253C51">
        <w:tc>
          <w:tcPr>
            <w:tcW w:w="1003" w:type="dxa"/>
          </w:tcPr>
          <w:p w14:paraId="0551DDE0" w14:textId="7EB338C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4A1DAD" w:rsidRPr="00A57D93" w14:paraId="0E53A8F5" w14:textId="77777777" w:rsidTr="00253C51">
        <w:tc>
          <w:tcPr>
            <w:tcW w:w="1003" w:type="dxa"/>
          </w:tcPr>
          <w:p w14:paraId="4F372D09" w14:textId="7C44915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4A1DAD" w:rsidRPr="00661504" w14:paraId="251BE1E9" w14:textId="77777777" w:rsidTr="00253C51">
        <w:tc>
          <w:tcPr>
            <w:tcW w:w="1003" w:type="dxa"/>
          </w:tcPr>
          <w:p w14:paraId="67A28657" w14:textId="0C2F86D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4A1DAD" w:rsidRPr="00A57D93" w14:paraId="1AAD86B0" w14:textId="77777777" w:rsidTr="00253C51">
        <w:tc>
          <w:tcPr>
            <w:tcW w:w="1003" w:type="dxa"/>
          </w:tcPr>
          <w:p w14:paraId="557A5555" w14:textId="4A25A85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St. Antony College, “Education, Purpose and Human Flourishing in </w:t>
            </w:r>
            <w:r w:rsidRPr="00661504">
              <w:rPr>
                <w:lang w:val="en-CA"/>
              </w:rPr>
              <w:lastRenderedPageBreak/>
              <w:t>Uncertain Times” Seminar</w:t>
            </w:r>
          </w:p>
        </w:tc>
      </w:tr>
      <w:tr w:rsidR="004A1DAD" w:rsidRPr="00A57D93" w14:paraId="524A5501" w14:textId="77777777" w:rsidTr="00253C51">
        <w:tc>
          <w:tcPr>
            <w:tcW w:w="1003" w:type="dxa"/>
          </w:tcPr>
          <w:p w14:paraId="203C9D66" w14:textId="7573999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2</w:t>
            </w:r>
          </w:p>
        </w:tc>
        <w:tc>
          <w:tcPr>
            <w:tcW w:w="9167" w:type="dxa"/>
          </w:tcPr>
          <w:p w14:paraId="506F20CE" w14:textId="7CF1079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2"/>
      <w:tr w:rsidR="004A1DAD" w:rsidRPr="00A57D93" w14:paraId="6732A3BB" w14:textId="77777777" w:rsidTr="00253C51">
        <w:tc>
          <w:tcPr>
            <w:tcW w:w="1003" w:type="dxa"/>
          </w:tcPr>
          <w:p w14:paraId="6DE374EC" w14:textId="16712B1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4A1DAD" w:rsidRPr="00A57D93" w14:paraId="6CB2499C" w14:textId="77777777" w:rsidTr="00253C51">
        <w:tc>
          <w:tcPr>
            <w:tcW w:w="1003" w:type="dxa"/>
          </w:tcPr>
          <w:p w14:paraId="5FD451CF" w14:textId="068506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4A1DAD" w:rsidRPr="00A57D93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4A1DAD" w:rsidRPr="00A57D93" w14:paraId="20029A81" w14:textId="77777777" w:rsidTr="00253C51">
        <w:tc>
          <w:tcPr>
            <w:tcW w:w="1003" w:type="dxa"/>
          </w:tcPr>
          <w:p w14:paraId="6E694DC3" w14:textId="6B1176F1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4A1DAD" w:rsidRPr="00A57D93" w14:paraId="4CC26B54" w14:textId="77777777" w:rsidTr="00253C51">
        <w:tc>
          <w:tcPr>
            <w:tcW w:w="1003" w:type="dxa"/>
          </w:tcPr>
          <w:p w14:paraId="6BC8DCC3" w14:textId="0913D1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4A1DAD" w:rsidRPr="00A57D93" w14:paraId="122EFE99" w14:textId="77777777" w:rsidTr="00253C51">
        <w:tc>
          <w:tcPr>
            <w:tcW w:w="1003" w:type="dxa"/>
          </w:tcPr>
          <w:p w14:paraId="61D21697" w14:textId="28699B7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7A6AF769" w14:textId="77777777" w:rsidTr="00253C51">
        <w:tc>
          <w:tcPr>
            <w:tcW w:w="1003" w:type="dxa"/>
          </w:tcPr>
          <w:p w14:paraId="58D2B166" w14:textId="126FB0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6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4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4A1DAD" w:rsidRPr="00A57D93" w14:paraId="0F573EA4" w14:textId="77777777" w:rsidTr="00253C51">
        <w:tc>
          <w:tcPr>
            <w:tcW w:w="1003" w:type="dxa"/>
          </w:tcPr>
          <w:p w14:paraId="130F455A" w14:textId="2260889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4A1DAD" w:rsidRPr="00A57D93" w14:paraId="134665D9" w14:textId="77777777" w:rsidTr="00253C51">
        <w:tc>
          <w:tcPr>
            <w:tcW w:w="1003" w:type="dxa"/>
          </w:tcPr>
          <w:p w14:paraId="405887A2" w14:textId="454D3DB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4A1DAD" w:rsidRPr="00A57D93" w14:paraId="610F8D6C" w14:textId="77777777" w:rsidTr="00253C51">
        <w:tc>
          <w:tcPr>
            <w:tcW w:w="1003" w:type="dxa"/>
          </w:tcPr>
          <w:p w14:paraId="54548C2A" w14:textId="5AD9B4D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6"/>
      <w:tr w:rsidR="004A1DAD" w:rsidRPr="00A57D93" w14:paraId="78639131" w14:textId="77777777" w:rsidTr="00253C51">
        <w:tc>
          <w:tcPr>
            <w:tcW w:w="1003" w:type="dxa"/>
          </w:tcPr>
          <w:p w14:paraId="08CB5C15" w14:textId="3C87581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4A1DAD" w:rsidRPr="00A57D93" w14:paraId="5470E39F" w14:textId="77777777" w:rsidTr="00253C51">
        <w:tc>
          <w:tcPr>
            <w:tcW w:w="1003" w:type="dxa"/>
          </w:tcPr>
          <w:p w14:paraId="5C4FED1E" w14:textId="7E70A9E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4A1DAD" w:rsidRPr="00A57D93" w14:paraId="102340F9" w14:textId="77777777" w:rsidTr="00253C51">
        <w:tc>
          <w:tcPr>
            <w:tcW w:w="1003" w:type="dxa"/>
          </w:tcPr>
          <w:p w14:paraId="62B60A7F" w14:textId="507B2EB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4A1DAD" w:rsidRPr="00A57D93" w14:paraId="36DD035A" w14:textId="77777777" w:rsidTr="00253C51">
        <w:tc>
          <w:tcPr>
            <w:tcW w:w="1003" w:type="dxa"/>
          </w:tcPr>
          <w:p w14:paraId="79F3BC0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4A1DAD" w:rsidRPr="00A57D93" w14:paraId="2F74616D" w14:textId="77777777" w:rsidTr="00253C51">
        <w:tc>
          <w:tcPr>
            <w:tcW w:w="1003" w:type="dxa"/>
          </w:tcPr>
          <w:p w14:paraId="61322C7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4A1DAD" w:rsidRPr="00661504" w14:paraId="69D2A114" w14:textId="77777777" w:rsidTr="00253C51">
        <w:tc>
          <w:tcPr>
            <w:tcW w:w="1003" w:type="dxa"/>
          </w:tcPr>
          <w:p w14:paraId="767257B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4A1DAD" w:rsidRPr="00A57D93" w14:paraId="0AD3C159" w14:textId="77777777" w:rsidTr="00253C51">
        <w:tc>
          <w:tcPr>
            <w:tcW w:w="1003" w:type="dxa"/>
          </w:tcPr>
          <w:p w14:paraId="7DF7FF2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4A1DAD" w:rsidRPr="00A57D93" w14:paraId="4F2E9829" w14:textId="77777777" w:rsidTr="00253C51">
        <w:tc>
          <w:tcPr>
            <w:tcW w:w="1003" w:type="dxa"/>
          </w:tcPr>
          <w:p w14:paraId="50D2470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4A1DAD" w:rsidRPr="00A57D93" w14:paraId="6FECB531" w14:textId="77777777" w:rsidTr="00253C51">
        <w:tc>
          <w:tcPr>
            <w:tcW w:w="1003" w:type="dxa"/>
          </w:tcPr>
          <w:p w14:paraId="10494CC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4A1DAD" w:rsidRPr="00A57D93" w14:paraId="7FF4C9D5" w14:textId="77777777" w:rsidTr="00253C51">
        <w:tc>
          <w:tcPr>
            <w:tcW w:w="1003" w:type="dxa"/>
          </w:tcPr>
          <w:p w14:paraId="308C43B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4A1DAD" w:rsidRPr="00661504" w14:paraId="5AAF44B1" w14:textId="77777777" w:rsidTr="00253C51">
        <w:tc>
          <w:tcPr>
            <w:tcW w:w="1003" w:type="dxa"/>
          </w:tcPr>
          <w:p w14:paraId="7AFDA41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4A1DAD" w:rsidRPr="00A57D93" w14:paraId="30A00AD2" w14:textId="77777777" w:rsidTr="00253C51">
        <w:tc>
          <w:tcPr>
            <w:tcW w:w="1003" w:type="dxa"/>
          </w:tcPr>
          <w:p w14:paraId="19AD2F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4A1DAD" w:rsidRPr="00A57D93" w14:paraId="6CF25B58" w14:textId="77777777" w:rsidTr="00253C51">
        <w:tc>
          <w:tcPr>
            <w:tcW w:w="1003" w:type="dxa"/>
          </w:tcPr>
          <w:p w14:paraId="37DDFC6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4A1DAD" w:rsidRPr="00A57D93" w14:paraId="17435A4F" w14:textId="77777777" w:rsidTr="00253C51">
        <w:tc>
          <w:tcPr>
            <w:tcW w:w="1003" w:type="dxa"/>
          </w:tcPr>
          <w:p w14:paraId="5FBD06E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4A1DAD" w:rsidRPr="00A57D93" w14:paraId="075AEA2E" w14:textId="77777777" w:rsidTr="00253C51">
        <w:tc>
          <w:tcPr>
            <w:tcW w:w="1003" w:type="dxa"/>
          </w:tcPr>
          <w:p w14:paraId="355883A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A57D93" w14:paraId="25D5FAB4" w14:textId="77777777" w:rsidTr="00253C51">
        <w:tc>
          <w:tcPr>
            <w:tcW w:w="1003" w:type="dxa"/>
          </w:tcPr>
          <w:p w14:paraId="66D4CEE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4A1DAD" w:rsidRPr="00A57D93" w14:paraId="2724CBFA" w14:textId="77777777" w:rsidTr="00253C51">
        <w:tc>
          <w:tcPr>
            <w:tcW w:w="1003" w:type="dxa"/>
          </w:tcPr>
          <w:p w14:paraId="3C42214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4A1DAD" w:rsidRPr="00A57D93" w14:paraId="58D2EB20" w14:textId="77777777" w:rsidTr="00253C51">
        <w:tc>
          <w:tcPr>
            <w:tcW w:w="1003" w:type="dxa"/>
          </w:tcPr>
          <w:p w14:paraId="054B84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4A1DAD" w:rsidRPr="00A57D93" w14:paraId="60CE57FC" w14:textId="77777777" w:rsidTr="00253C51">
        <w:tc>
          <w:tcPr>
            <w:tcW w:w="1003" w:type="dxa"/>
          </w:tcPr>
          <w:p w14:paraId="44BFCE4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4A1DAD" w:rsidRPr="00A57D93" w14:paraId="78B73C18" w14:textId="77777777" w:rsidTr="00253C51">
        <w:tc>
          <w:tcPr>
            <w:tcW w:w="1003" w:type="dxa"/>
          </w:tcPr>
          <w:p w14:paraId="5093955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A57D93" w14:paraId="27AF402C" w14:textId="77777777" w:rsidTr="00253C51">
        <w:tc>
          <w:tcPr>
            <w:tcW w:w="1003" w:type="dxa"/>
          </w:tcPr>
          <w:p w14:paraId="5444E48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4A1DAD" w:rsidRPr="00A57D93" w14:paraId="18E60C3C" w14:textId="77777777" w:rsidTr="00253C51">
        <w:tc>
          <w:tcPr>
            <w:tcW w:w="1003" w:type="dxa"/>
          </w:tcPr>
          <w:p w14:paraId="77FF989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4A1DAD" w:rsidRPr="00A57D93" w14:paraId="1209A8BD" w14:textId="77777777" w:rsidTr="00253C51">
        <w:tc>
          <w:tcPr>
            <w:tcW w:w="1003" w:type="dxa"/>
          </w:tcPr>
          <w:p w14:paraId="69B9A0B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4A1DAD" w:rsidRPr="00A57D93" w14:paraId="064EA510" w14:textId="77777777" w:rsidTr="00253C51">
        <w:tc>
          <w:tcPr>
            <w:tcW w:w="1003" w:type="dxa"/>
          </w:tcPr>
          <w:p w14:paraId="5E60A90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4A1DAD" w:rsidRPr="00A57D93" w14:paraId="2DA6125E" w14:textId="77777777" w:rsidTr="00253C51">
        <w:tc>
          <w:tcPr>
            <w:tcW w:w="1003" w:type="dxa"/>
          </w:tcPr>
          <w:p w14:paraId="793AE86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4A1DAD" w:rsidRPr="00A57D93" w14:paraId="77FEF182" w14:textId="77777777" w:rsidTr="00253C51">
        <w:tc>
          <w:tcPr>
            <w:tcW w:w="1003" w:type="dxa"/>
          </w:tcPr>
          <w:p w14:paraId="149BB39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4A1DAD" w:rsidRPr="00A57D93" w14:paraId="619B9600" w14:textId="77777777" w:rsidTr="00253C51">
        <w:tc>
          <w:tcPr>
            <w:tcW w:w="1003" w:type="dxa"/>
          </w:tcPr>
          <w:p w14:paraId="4F5512C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4A1DAD" w:rsidRPr="00A57D93" w14:paraId="42EAF6CD" w14:textId="77777777" w:rsidTr="00253C51">
        <w:tc>
          <w:tcPr>
            <w:tcW w:w="1003" w:type="dxa"/>
          </w:tcPr>
          <w:p w14:paraId="3ECED38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4A1DAD" w:rsidRPr="00A57D93" w14:paraId="0D39F5BD" w14:textId="77777777" w:rsidTr="00253C51">
        <w:tc>
          <w:tcPr>
            <w:tcW w:w="1003" w:type="dxa"/>
          </w:tcPr>
          <w:p w14:paraId="07CE3BC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4A1DAD" w:rsidRPr="00A57D93" w14:paraId="6252FEF2" w14:textId="77777777" w:rsidTr="00253C51">
        <w:tc>
          <w:tcPr>
            <w:tcW w:w="1003" w:type="dxa"/>
          </w:tcPr>
          <w:p w14:paraId="66F6BA0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4A1DAD" w:rsidRPr="00A57D93" w14:paraId="52C89147" w14:textId="77777777" w:rsidTr="00253C51">
        <w:tc>
          <w:tcPr>
            <w:tcW w:w="1003" w:type="dxa"/>
          </w:tcPr>
          <w:p w14:paraId="1D4867B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5</w:t>
            </w:r>
          </w:p>
        </w:tc>
        <w:tc>
          <w:tcPr>
            <w:tcW w:w="9167" w:type="dxa"/>
          </w:tcPr>
          <w:p w14:paraId="2BF17C5C" w14:textId="6BEF8EB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4A1DAD" w:rsidRPr="00A57D93" w14:paraId="1F48E034" w14:textId="77777777" w:rsidTr="00253C51">
        <w:tc>
          <w:tcPr>
            <w:tcW w:w="1003" w:type="dxa"/>
          </w:tcPr>
          <w:p w14:paraId="63A6C25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4A1DAD" w:rsidRPr="00A57D93" w14:paraId="28C2D4D2" w14:textId="77777777" w:rsidTr="00253C51">
        <w:tc>
          <w:tcPr>
            <w:tcW w:w="1003" w:type="dxa"/>
          </w:tcPr>
          <w:p w14:paraId="4F66922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4A1DAD" w:rsidRPr="00661504" w14:paraId="14588EB5" w14:textId="77777777" w:rsidTr="00253C51">
        <w:tc>
          <w:tcPr>
            <w:tcW w:w="1003" w:type="dxa"/>
          </w:tcPr>
          <w:p w14:paraId="3CCA9B3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4A1DAD" w:rsidRPr="00A57D93" w14:paraId="373ACB8B" w14:textId="77777777" w:rsidTr="00253C51">
        <w:tc>
          <w:tcPr>
            <w:tcW w:w="1003" w:type="dxa"/>
          </w:tcPr>
          <w:p w14:paraId="2B271C0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4A1DAD" w:rsidRPr="00A57D93" w14:paraId="262F54EF" w14:textId="77777777" w:rsidTr="00253C51">
        <w:tc>
          <w:tcPr>
            <w:tcW w:w="1003" w:type="dxa"/>
          </w:tcPr>
          <w:p w14:paraId="5E3070A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4A1DAD" w:rsidRPr="00A57D93" w14:paraId="4D80C955" w14:textId="77777777" w:rsidTr="00253C51">
        <w:tc>
          <w:tcPr>
            <w:tcW w:w="1003" w:type="dxa"/>
          </w:tcPr>
          <w:p w14:paraId="55E779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4A1DAD" w:rsidRPr="00661504" w14:paraId="3C156759" w14:textId="77777777" w:rsidTr="00253C51">
        <w:tc>
          <w:tcPr>
            <w:tcW w:w="1003" w:type="dxa"/>
          </w:tcPr>
          <w:p w14:paraId="2733880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4A1DAD" w:rsidRPr="00A57D93" w14:paraId="37A6ACED" w14:textId="77777777" w:rsidTr="00253C51">
        <w:tc>
          <w:tcPr>
            <w:tcW w:w="1003" w:type="dxa"/>
          </w:tcPr>
          <w:p w14:paraId="3795BA6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4A1DAD" w:rsidRPr="00A57D93" w14:paraId="355F371A" w14:textId="77777777" w:rsidTr="00253C51">
        <w:tc>
          <w:tcPr>
            <w:tcW w:w="1003" w:type="dxa"/>
          </w:tcPr>
          <w:p w14:paraId="2BC1449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4A1DAD" w:rsidRPr="00A57D93" w14:paraId="031715D7" w14:textId="77777777" w:rsidTr="00253C51">
        <w:tc>
          <w:tcPr>
            <w:tcW w:w="1003" w:type="dxa"/>
          </w:tcPr>
          <w:p w14:paraId="3C6AB45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4A1DAD" w:rsidRPr="00A57D93" w14:paraId="3E0BC6E1" w14:textId="77777777" w:rsidTr="00253C51">
        <w:tc>
          <w:tcPr>
            <w:tcW w:w="1003" w:type="dxa"/>
          </w:tcPr>
          <w:p w14:paraId="5507EBE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4A1DAD" w:rsidRPr="00A57D93" w14:paraId="5261EE5F" w14:textId="77777777" w:rsidTr="00253C51">
        <w:tc>
          <w:tcPr>
            <w:tcW w:w="1003" w:type="dxa"/>
          </w:tcPr>
          <w:p w14:paraId="25767D6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4A1DAD" w:rsidRPr="00A57D93" w14:paraId="2386B887" w14:textId="77777777" w:rsidTr="00253C51">
        <w:tc>
          <w:tcPr>
            <w:tcW w:w="1003" w:type="dxa"/>
          </w:tcPr>
          <w:p w14:paraId="65E663A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4A1DAD" w:rsidRPr="00A57D93" w14:paraId="3AE1EF14" w14:textId="77777777" w:rsidTr="00253C51">
        <w:tc>
          <w:tcPr>
            <w:tcW w:w="1003" w:type="dxa"/>
          </w:tcPr>
          <w:p w14:paraId="7B9D811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4A1DAD" w:rsidRPr="00A57D93" w14:paraId="465C0CF0" w14:textId="77777777" w:rsidTr="00253C51">
        <w:tc>
          <w:tcPr>
            <w:tcW w:w="1003" w:type="dxa"/>
          </w:tcPr>
          <w:p w14:paraId="0D68B07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7" w:name="_Hlk46853198"/>
    </w:p>
    <w:p w14:paraId="295268CC" w14:textId="36802FF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8" w:name="_Hlk160968071"/>
      <w:bookmarkStart w:id="59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344A89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8E3F73">
        <w:rPr>
          <w:rFonts w:ascii="Times New Roman" w:hAnsi="Times New Roman" w:cs="Times New Roman"/>
          <w:b/>
          <w:color w:val="000000"/>
          <w:sz w:val="24"/>
          <w:szCs w:val="24"/>
        </w:rPr>
        <w:t>1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117CEC" w:rsidRPr="00A57D93" w14:paraId="5583F9F8" w14:textId="77777777" w:rsidTr="007F04E1">
        <w:tc>
          <w:tcPr>
            <w:tcW w:w="1080" w:type="dxa"/>
          </w:tcPr>
          <w:p w14:paraId="4FC1B5D6" w14:textId="29AF7FDD" w:rsidR="00117CEC" w:rsidRDefault="00117CEC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5</w:t>
            </w:r>
          </w:p>
        </w:tc>
        <w:tc>
          <w:tcPr>
            <w:tcW w:w="8203" w:type="dxa"/>
          </w:tcPr>
          <w:p w14:paraId="5569C3A8" w14:textId="6CA42C8E" w:rsidR="00117CEC" w:rsidRDefault="008B2D61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</w:t>
            </w:r>
            <w:r w:rsidRPr="008B2D61">
              <w:rPr>
                <w:lang w:val="en-CA"/>
              </w:rPr>
              <w:t>Humility in Inquiry Capstone</w:t>
            </w:r>
            <w:r>
              <w:rPr>
                <w:lang w:val="en-CA"/>
              </w:rPr>
              <w:t xml:space="preserve"> Conference, Arizona State University, Tempe, AZ</w:t>
            </w:r>
          </w:p>
        </w:tc>
      </w:tr>
      <w:bookmarkEnd w:id="58"/>
      <w:bookmarkEnd w:id="59"/>
      <w:tr w:rsidR="00344A89" w:rsidRPr="00A57D93" w14:paraId="16A591D6" w14:textId="77777777" w:rsidTr="007F04E1">
        <w:tc>
          <w:tcPr>
            <w:tcW w:w="1080" w:type="dxa"/>
          </w:tcPr>
          <w:p w14:paraId="6221D1BF" w14:textId="24E8889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7/2025</w:t>
            </w:r>
          </w:p>
        </w:tc>
        <w:tc>
          <w:tcPr>
            <w:tcW w:w="8203" w:type="dxa"/>
          </w:tcPr>
          <w:p w14:paraId="46787822" w14:textId="4B420F60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2</w:t>
            </w:r>
            <w:r>
              <w:rPr>
                <w:vertAlign w:val="superscript"/>
                <w:lang w:val="en-CA"/>
              </w:rPr>
              <w:t>nd</w:t>
            </w:r>
            <w:r>
              <w:rPr>
                <w:lang w:val="en-CA"/>
              </w:rPr>
              <w:t xml:space="preserve"> </w:t>
            </w:r>
            <w:r w:rsidR="00DA1E83">
              <w:rPr>
                <w:lang w:val="en-CA"/>
              </w:rPr>
              <w:t>Regional Cultural Difference Conference</w:t>
            </w:r>
            <w:r>
              <w:rPr>
                <w:lang w:val="en-CA"/>
              </w:rPr>
              <w:t xml:space="preserve">, University of </w:t>
            </w:r>
            <w:r w:rsidR="00DA1E83">
              <w:rPr>
                <w:lang w:val="en-CA"/>
              </w:rPr>
              <w:t>British Columbia</w:t>
            </w:r>
            <w:r>
              <w:rPr>
                <w:lang w:val="en-CA"/>
              </w:rPr>
              <w:t xml:space="preserve">, </w:t>
            </w:r>
            <w:r w:rsidR="00DA1E83">
              <w:rPr>
                <w:lang w:val="en-CA"/>
              </w:rPr>
              <w:t>Canada</w:t>
            </w:r>
          </w:p>
        </w:tc>
      </w:tr>
      <w:tr w:rsidR="00344A89" w:rsidRPr="00A57D93" w14:paraId="2103319B" w14:textId="77777777" w:rsidTr="007F04E1">
        <w:tc>
          <w:tcPr>
            <w:tcW w:w="1080" w:type="dxa"/>
          </w:tcPr>
          <w:p w14:paraId="1374F16A" w14:textId="1778F49D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344A89" w:rsidRPr="00F42CA0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“The Viability of Using LLMs in Higher Education” conference, </w:t>
            </w:r>
            <w:r w:rsidRPr="00F42CA0">
              <w:rPr>
                <w:lang w:val="en-CA"/>
              </w:rPr>
              <w:t>JeXed</w:t>
            </w:r>
            <w:r>
              <w:rPr>
                <w:lang w:val="en-CA"/>
              </w:rPr>
              <w:t>, South Africa</w:t>
            </w:r>
          </w:p>
        </w:tc>
      </w:tr>
      <w:tr w:rsidR="00344A89" w:rsidRPr="00A57D93" w14:paraId="5BE87B41" w14:textId="77777777" w:rsidTr="007F04E1">
        <w:tc>
          <w:tcPr>
            <w:tcW w:w="1080" w:type="dxa"/>
          </w:tcPr>
          <w:p w14:paraId="5E30F2EF" w14:textId="2CD9DC3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0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344A89" w:rsidRPr="00EF3E62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344A89" w:rsidRPr="00A57D93" w14:paraId="683AA131" w14:textId="77777777" w:rsidTr="007F04E1">
        <w:tc>
          <w:tcPr>
            <w:tcW w:w="1080" w:type="dxa"/>
          </w:tcPr>
          <w:p w14:paraId="1AF9FD5D" w14:textId="38A230CE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344A89" w:rsidRDefault="00344A89" w:rsidP="00344A8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>, Keynote, San Diego, CA.</w:t>
            </w:r>
          </w:p>
        </w:tc>
      </w:tr>
      <w:tr w:rsidR="00344A89" w:rsidRPr="00A57D93" w14:paraId="4D87B93B" w14:textId="77777777" w:rsidTr="007F04E1">
        <w:tc>
          <w:tcPr>
            <w:tcW w:w="1080" w:type="dxa"/>
          </w:tcPr>
          <w:p w14:paraId="456CF763" w14:textId="292242F1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344A89" w:rsidRPr="00A57D93" w14:paraId="7CEA190A" w14:textId="77777777" w:rsidTr="007F04E1">
        <w:tc>
          <w:tcPr>
            <w:tcW w:w="1080" w:type="dxa"/>
          </w:tcPr>
          <w:p w14:paraId="36B02972" w14:textId="58798FAC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University of Colombo, Invited talk at the 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344A89" w:rsidRPr="00A57D93" w14:paraId="1AAEA6E8" w14:textId="77777777" w:rsidTr="007F04E1">
        <w:tc>
          <w:tcPr>
            <w:tcW w:w="1080" w:type="dxa"/>
          </w:tcPr>
          <w:p w14:paraId="7F4A0061" w14:textId="32EE2CE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344A89" w:rsidRPr="00A57D93" w14:paraId="3386EEB5" w14:textId="77777777" w:rsidTr="007F04E1">
        <w:tc>
          <w:tcPr>
            <w:tcW w:w="1080" w:type="dxa"/>
          </w:tcPr>
          <w:p w14:paraId="75A39C66" w14:textId="49A90752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344A89" w:rsidRPr="00A57D93" w14:paraId="745D8F2E" w14:textId="77777777" w:rsidTr="007F04E1">
        <w:tc>
          <w:tcPr>
            <w:tcW w:w="1080" w:type="dxa"/>
          </w:tcPr>
          <w:p w14:paraId="0DA169C5" w14:textId="7FBFFD9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A57D93" w14:paraId="6ADBDDB6" w14:textId="77777777" w:rsidTr="007F04E1">
        <w:tc>
          <w:tcPr>
            <w:tcW w:w="1080" w:type="dxa"/>
          </w:tcPr>
          <w:p w14:paraId="420A9321" w14:textId="48B5411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344A89" w:rsidRPr="00661504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3</w:t>
            </w:r>
            <w:r w:rsidRPr="00F93B47">
              <w:rPr>
                <w:vertAlign w:val="superscript"/>
                <w:lang w:val="en-CA"/>
              </w:rPr>
              <w:t>rd</w:t>
            </w:r>
            <w:r>
              <w:rPr>
                <w:lang w:val="en-CA"/>
              </w:rPr>
              <w:t xml:space="preserve"> European X-phi (Experimental Philosophy) Conference, University of </w:t>
            </w:r>
            <w:r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44A89" w:rsidRPr="00A57D93" w14:paraId="17AF1F94" w14:textId="77777777" w:rsidTr="007F04E1">
        <w:tc>
          <w:tcPr>
            <w:tcW w:w="1080" w:type="dxa"/>
          </w:tcPr>
          <w:p w14:paraId="6FACAC4E" w14:textId="4A1E8D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A57D93" w14:paraId="7647689F" w14:textId="77777777" w:rsidTr="007F04E1">
        <w:tc>
          <w:tcPr>
            <w:tcW w:w="1080" w:type="dxa"/>
          </w:tcPr>
          <w:p w14:paraId="0C510E8E" w14:textId="4BC2F2C1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Geography of Philosophy Project Final Conference, University of </w:t>
            </w:r>
            <w:r w:rsidRPr="00661504">
              <w:rPr>
                <w:lang w:val="en-CA"/>
              </w:rPr>
              <w:lastRenderedPageBreak/>
              <w:t>Pittsburgh</w:t>
            </w:r>
            <w:r>
              <w:rPr>
                <w:lang w:val="en-CA"/>
              </w:rPr>
              <w:t>, USA</w:t>
            </w:r>
          </w:p>
        </w:tc>
      </w:tr>
      <w:tr w:rsidR="00344A89" w:rsidRPr="00A57D93" w14:paraId="64C020A3" w14:textId="77777777" w:rsidTr="007F04E1">
        <w:tc>
          <w:tcPr>
            <w:tcW w:w="1080" w:type="dxa"/>
          </w:tcPr>
          <w:p w14:paraId="4132C5AE" w14:textId="05F27129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22</w:t>
            </w:r>
          </w:p>
        </w:tc>
        <w:tc>
          <w:tcPr>
            <w:tcW w:w="8203" w:type="dxa"/>
          </w:tcPr>
          <w:p w14:paraId="53D67129" w14:textId="75026E55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344A89" w:rsidRPr="00A57D93" w14:paraId="009DE9B1" w14:textId="77777777" w:rsidTr="007F04E1">
        <w:tc>
          <w:tcPr>
            <w:tcW w:w="1080" w:type="dxa"/>
          </w:tcPr>
          <w:p w14:paraId="2823E924" w14:textId="1CBC79AA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“The Fragility of Truth: Social Epistemology in a Time of Polarization and Pandemic” conference, Advanced Study Institute in Cultural Psychiatry, McGill University, Canada</w:t>
            </w:r>
          </w:p>
        </w:tc>
      </w:tr>
      <w:tr w:rsidR="00344A89" w:rsidRPr="00A57D93" w14:paraId="011A642B" w14:textId="77777777" w:rsidTr="007F04E1">
        <w:tc>
          <w:tcPr>
            <w:tcW w:w="1080" w:type="dxa"/>
          </w:tcPr>
          <w:p w14:paraId="6B472550" w14:textId="719728A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sity, 10th anniversary of the School of Psychology conference</w:t>
            </w:r>
          </w:p>
        </w:tc>
      </w:tr>
      <w:tr w:rsidR="00344A89" w:rsidRPr="00A57D93" w14:paraId="528973BF" w14:textId="77777777" w:rsidTr="007F04E1">
        <w:tc>
          <w:tcPr>
            <w:tcW w:w="1080" w:type="dxa"/>
          </w:tcPr>
          <w:p w14:paraId="673434A0" w14:textId="751D952F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344A89" w:rsidRPr="00A57D93" w14:paraId="66707F6C" w14:textId="77777777" w:rsidTr="007F04E1">
        <w:tc>
          <w:tcPr>
            <w:tcW w:w="1080" w:type="dxa"/>
          </w:tcPr>
          <w:p w14:paraId="75B0199B" w14:textId="40DF7FC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60"/>
      <w:tr w:rsidR="00344A89" w:rsidRPr="00A57D93" w14:paraId="1AA0CBC5" w14:textId="77777777" w:rsidTr="007F04E1">
        <w:tc>
          <w:tcPr>
            <w:tcW w:w="1080" w:type="dxa"/>
          </w:tcPr>
          <w:p w14:paraId="435207A1" w14:textId="6E4F961B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3CFB9570" w14:textId="3163AB7E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344A89" w:rsidRPr="00A57D93" w14:paraId="59B69C34" w14:textId="77777777" w:rsidTr="007F04E1">
        <w:tc>
          <w:tcPr>
            <w:tcW w:w="1080" w:type="dxa"/>
          </w:tcPr>
          <w:p w14:paraId="48740485" w14:textId="03785996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Oklahoma, The Institute for the Study of Human Flourishing, Practical Wisdom Conference</w:t>
            </w:r>
          </w:p>
        </w:tc>
      </w:tr>
      <w:tr w:rsidR="00344A89" w:rsidRPr="00A57D93" w14:paraId="300B8994" w14:textId="77777777" w:rsidTr="007F04E1">
        <w:tc>
          <w:tcPr>
            <w:tcW w:w="1080" w:type="dxa"/>
          </w:tcPr>
          <w:p w14:paraId="4C74618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he Science of Wisdom in the Face of World's Social Challenges – invited symposium at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344A89" w:rsidRPr="00A57D93" w14:paraId="6FC3CCAC" w14:textId="77777777" w:rsidTr="007F04E1">
        <w:tc>
          <w:tcPr>
            <w:tcW w:w="1080" w:type="dxa"/>
          </w:tcPr>
          <w:p w14:paraId="45A9BE2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344A89" w:rsidRPr="00A57D93" w14:paraId="6514A36D" w14:textId="77777777" w:rsidTr="007F04E1">
        <w:tc>
          <w:tcPr>
            <w:tcW w:w="1080" w:type="dxa"/>
          </w:tcPr>
          <w:p w14:paraId="458FDB7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344A89" w:rsidRPr="00A57D93" w14:paraId="11F1D24C" w14:textId="77777777" w:rsidTr="007F04E1">
        <w:tc>
          <w:tcPr>
            <w:tcW w:w="1080" w:type="dxa"/>
          </w:tcPr>
          <w:p w14:paraId="63CE7F7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344A89" w:rsidRPr="00A57D93" w14:paraId="5C365571" w14:textId="77777777" w:rsidTr="007F04E1">
        <w:tc>
          <w:tcPr>
            <w:tcW w:w="1080" w:type="dxa"/>
          </w:tcPr>
          <w:p w14:paraId="051D5F8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344A89" w:rsidRPr="00A57D93" w14:paraId="4F6B8156" w14:textId="77777777" w:rsidTr="007F04E1">
        <w:tc>
          <w:tcPr>
            <w:tcW w:w="1080" w:type="dxa"/>
          </w:tcPr>
          <w:p w14:paraId="2B78BCC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344A89" w:rsidRPr="00A57D93" w14:paraId="5A768981" w14:textId="77777777" w:rsidTr="007F04E1">
        <w:tc>
          <w:tcPr>
            <w:tcW w:w="1080" w:type="dxa"/>
          </w:tcPr>
          <w:p w14:paraId="6A4DA02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Workshop </w:t>
            </w:r>
          </w:p>
        </w:tc>
      </w:tr>
      <w:tr w:rsidR="00344A89" w:rsidRPr="00A57D93" w14:paraId="3BFC31DE" w14:textId="77777777" w:rsidTr="007F04E1">
        <w:tc>
          <w:tcPr>
            <w:tcW w:w="1080" w:type="dxa"/>
          </w:tcPr>
          <w:p w14:paraId="1086067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344A89" w:rsidRPr="00A57D93" w14:paraId="1643E579" w14:textId="77777777" w:rsidTr="007F04E1">
        <w:tc>
          <w:tcPr>
            <w:tcW w:w="1080" w:type="dxa"/>
          </w:tcPr>
          <w:p w14:paraId="5511F0C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344A89" w:rsidRPr="00A57D93" w14:paraId="1E56098B" w14:textId="77777777" w:rsidTr="007F04E1">
        <w:tc>
          <w:tcPr>
            <w:tcW w:w="1080" w:type="dxa"/>
          </w:tcPr>
          <w:p w14:paraId="45C704B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344A89" w:rsidRPr="00A57D93" w14:paraId="09253EB4" w14:textId="77777777" w:rsidTr="007F04E1">
        <w:tc>
          <w:tcPr>
            <w:tcW w:w="1080" w:type="dxa"/>
          </w:tcPr>
          <w:p w14:paraId="65B8DF4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1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61"/>
          </w:p>
        </w:tc>
      </w:tr>
      <w:tr w:rsidR="00344A89" w:rsidRPr="00A57D93" w14:paraId="4DD5E3ED" w14:textId="77777777" w:rsidTr="007F04E1">
        <w:tc>
          <w:tcPr>
            <w:tcW w:w="1080" w:type="dxa"/>
          </w:tcPr>
          <w:p w14:paraId="74E335F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344A89" w:rsidRPr="00A57D93" w14:paraId="202EE9BF" w14:textId="77777777" w:rsidTr="007F04E1">
        <w:tc>
          <w:tcPr>
            <w:tcW w:w="1080" w:type="dxa"/>
          </w:tcPr>
          <w:p w14:paraId="2195EBF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344A89" w:rsidRPr="00A57D93" w14:paraId="7B349377" w14:textId="77777777" w:rsidTr="007F04E1">
        <w:tc>
          <w:tcPr>
            <w:tcW w:w="1080" w:type="dxa"/>
          </w:tcPr>
          <w:p w14:paraId="42CA128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344A89" w:rsidRPr="00A57D93" w14:paraId="47C7C34C" w14:textId="77777777" w:rsidTr="007F04E1">
        <w:tc>
          <w:tcPr>
            <w:tcW w:w="1080" w:type="dxa"/>
          </w:tcPr>
          <w:p w14:paraId="2B0A43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344A89" w:rsidRPr="00A57D93" w14:paraId="2836AE71" w14:textId="77777777" w:rsidTr="007F04E1">
        <w:tc>
          <w:tcPr>
            <w:tcW w:w="1080" w:type="dxa"/>
          </w:tcPr>
          <w:p w14:paraId="559C03D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</w:t>
            </w:r>
            <w:r w:rsidRPr="00661504">
              <w:rPr>
                <w:lang w:val="en-CA"/>
              </w:rPr>
              <w:lastRenderedPageBreak/>
              <w:t>Research Network) Prize Festival, Universita Mediterranea of Reggio Calabria, Italy</w:t>
            </w:r>
          </w:p>
        </w:tc>
      </w:tr>
      <w:tr w:rsidR="00344A89" w:rsidRPr="00A57D93" w14:paraId="0E5B523E" w14:textId="77777777" w:rsidTr="007F04E1">
        <w:tc>
          <w:tcPr>
            <w:tcW w:w="1080" w:type="dxa"/>
          </w:tcPr>
          <w:p w14:paraId="54CEECD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216081A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344A89" w:rsidRPr="00A57D93" w14:paraId="5EE061A1" w14:textId="77777777" w:rsidTr="007F04E1">
        <w:tc>
          <w:tcPr>
            <w:tcW w:w="1080" w:type="dxa"/>
          </w:tcPr>
          <w:p w14:paraId="606ED52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2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2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344A89" w:rsidRPr="00A57D93" w14:paraId="35191C8A" w14:textId="77777777" w:rsidTr="007F04E1">
        <w:tc>
          <w:tcPr>
            <w:tcW w:w="1080" w:type="dxa"/>
          </w:tcPr>
          <w:p w14:paraId="610E47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344A89" w:rsidRPr="00A57D93" w14:paraId="30E15CA0" w14:textId="77777777" w:rsidTr="007F04E1">
        <w:tc>
          <w:tcPr>
            <w:tcW w:w="1080" w:type="dxa"/>
          </w:tcPr>
          <w:p w14:paraId="1F68AB9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344A89" w:rsidRPr="00A57D93" w14:paraId="34F62901" w14:textId="77777777" w:rsidTr="007F04E1">
        <w:tc>
          <w:tcPr>
            <w:tcW w:w="1080" w:type="dxa"/>
          </w:tcPr>
          <w:p w14:paraId="50AB30C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344A89" w:rsidRPr="00A57D93" w14:paraId="16AA82AB" w14:textId="77777777" w:rsidTr="007F04E1">
        <w:tc>
          <w:tcPr>
            <w:tcW w:w="1080" w:type="dxa"/>
          </w:tcPr>
          <w:p w14:paraId="628FDA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344A89" w:rsidRPr="00A57D93" w14:paraId="084913C7" w14:textId="77777777" w:rsidTr="007F04E1">
        <w:tc>
          <w:tcPr>
            <w:tcW w:w="1080" w:type="dxa"/>
          </w:tcPr>
          <w:p w14:paraId="2663980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344A89" w:rsidRPr="00A57D93" w14:paraId="0D9FEBB3" w14:textId="77777777" w:rsidTr="007F04E1">
        <w:tc>
          <w:tcPr>
            <w:tcW w:w="1080" w:type="dxa"/>
          </w:tcPr>
          <w:p w14:paraId="768867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344A89" w:rsidRPr="00AD6D2E" w:rsidRDefault="00344A89" w:rsidP="00344A89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344A89" w:rsidRPr="00A57D93" w14:paraId="297739C7" w14:textId="77777777" w:rsidTr="007F04E1">
        <w:tc>
          <w:tcPr>
            <w:tcW w:w="1080" w:type="dxa"/>
          </w:tcPr>
          <w:p w14:paraId="4B21F63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344A89" w:rsidRPr="00A57D93" w14:paraId="72DC5461" w14:textId="77777777" w:rsidTr="007F04E1">
        <w:tc>
          <w:tcPr>
            <w:tcW w:w="1080" w:type="dxa"/>
          </w:tcPr>
          <w:p w14:paraId="068579D1" w14:textId="67CCFAF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344A89" w:rsidRPr="00A57D93" w14:paraId="200A7192" w14:textId="77777777" w:rsidTr="007F04E1">
        <w:tc>
          <w:tcPr>
            <w:tcW w:w="1080" w:type="dxa"/>
          </w:tcPr>
          <w:p w14:paraId="5DF05C5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344A89" w:rsidRPr="00A57D93" w14:paraId="69C61F77" w14:textId="77777777" w:rsidTr="007F04E1">
        <w:tc>
          <w:tcPr>
            <w:tcW w:w="1080" w:type="dxa"/>
          </w:tcPr>
          <w:p w14:paraId="4BB3A4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344A89" w:rsidRPr="00A57D93" w14:paraId="1FC517C0" w14:textId="77777777" w:rsidTr="007F04E1">
        <w:tc>
          <w:tcPr>
            <w:tcW w:w="1080" w:type="dxa"/>
          </w:tcPr>
          <w:p w14:paraId="70B21AA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344A89" w:rsidRPr="00A57D93" w14:paraId="30E258DA" w14:textId="77777777" w:rsidTr="007F04E1">
        <w:tc>
          <w:tcPr>
            <w:tcW w:w="1080" w:type="dxa"/>
          </w:tcPr>
          <w:p w14:paraId="672CD3E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14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1"/>
        <w:gridCol w:w="8308"/>
      </w:tblGrid>
      <w:tr w:rsidR="004536CA" w:rsidRPr="00A57D93" w14:paraId="6AC5BF0B" w14:textId="77777777" w:rsidTr="008D57D0">
        <w:trPr>
          <w:trHeight w:val="262"/>
        </w:trPr>
        <w:tc>
          <w:tcPr>
            <w:tcW w:w="1841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308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5" w:history="1">
              <w:r w:rsidRPr="004536CA">
                <w:rPr>
                  <w:rStyle w:val="Hyperlink"/>
                  <w:lang w:val="en-CA"/>
                </w:rPr>
                <w:t>BuzzRobot</w:t>
              </w:r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A57D93" w14:paraId="464EB93D" w14:textId="77777777" w:rsidTr="008D57D0">
        <w:trPr>
          <w:trHeight w:val="268"/>
        </w:trPr>
        <w:tc>
          <w:tcPr>
            <w:tcW w:w="1841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3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308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EC6989">
              <w:rPr>
                <w:lang w:val="en-CA"/>
              </w:rPr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A57D93" w14:paraId="4BC97DBD" w14:textId="77777777" w:rsidTr="008D57D0">
        <w:trPr>
          <w:trHeight w:val="262"/>
        </w:trPr>
        <w:tc>
          <w:tcPr>
            <w:tcW w:w="1841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308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3"/>
      <w:tr w:rsidR="00C705FC" w:rsidRPr="00A57D93" w14:paraId="5BAD28EF" w14:textId="77777777" w:rsidTr="008D57D0">
        <w:trPr>
          <w:trHeight w:val="268"/>
        </w:trPr>
        <w:tc>
          <w:tcPr>
            <w:tcW w:w="1841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308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8D57D0">
        <w:trPr>
          <w:trHeight w:val="262"/>
        </w:trPr>
        <w:tc>
          <w:tcPr>
            <w:tcW w:w="1841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308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6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A57D93" w14:paraId="0E7A9F85" w14:textId="77777777" w:rsidTr="008D57D0">
        <w:trPr>
          <w:trHeight w:val="530"/>
        </w:trPr>
        <w:tc>
          <w:tcPr>
            <w:tcW w:w="1841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308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A57D93" w14:paraId="4FBFEACE" w14:textId="77777777" w:rsidTr="008D57D0">
        <w:trPr>
          <w:trHeight w:val="268"/>
        </w:trPr>
        <w:tc>
          <w:tcPr>
            <w:tcW w:w="1841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308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8D57D0">
        <w:trPr>
          <w:trHeight w:val="262"/>
        </w:trPr>
        <w:tc>
          <w:tcPr>
            <w:tcW w:w="1841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308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7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A57D93" w14:paraId="192CD806" w14:textId="77777777" w:rsidTr="008D57D0">
        <w:trPr>
          <w:trHeight w:val="262"/>
        </w:trPr>
        <w:tc>
          <w:tcPr>
            <w:tcW w:w="1841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308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A57D93" w14:paraId="1A55E16B" w14:textId="77777777" w:rsidTr="008D57D0">
        <w:trPr>
          <w:trHeight w:val="768"/>
        </w:trPr>
        <w:tc>
          <w:tcPr>
            <w:tcW w:w="1841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308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7FB2F2F2" w14:textId="77777777" w:rsidR="008D57D0" w:rsidRDefault="008D57D0">
      <w:pPr>
        <w:rPr>
          <w:b/>
          <w:lang w:val="en-CA"/>
        </w:rPr>
      </w:pPr>
      <w:bookmarkStart w:id="64" w:name="_Hlk160968114"/>
      <w:r>
        <w:rPr>
          <w:b/>
          <w:lang w:val="en-CA"/>
        </w:rPr>
        <w:br w:type="page"/>
      </w:r>
    </w:p>
    <w:p w14:paraId="26F1BE99" w14:textId="62089E6F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9D4C1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3EB97212" w14:textId="77777777" w:rsidR="008E3F73" w:rsidRDefault="008E3F73" w:rsidP="008E3F73">
      <w:pPr>
        <w:rPr>
          <w:lang w:val="de-DE"/>
        </w:rPr>
      </w:pPr>
      <w:bookmarkStart w:id="65" w:name="_Hlk107651671"/>
      <w:bookmarkStart w:id="66" w:name="_Hlk185431462"/>
      <w:bookmarkStart w:id="67" w:name="_Hlk178592051"/>
    </w:p>
    <w:p w14:paraId="18AF1627" w14:textId="6EBC0930" w:rsidR="00F34F5A" w:rsidRPr="00661504" w:rsidRDefault="00E368E4" w:rsidP="00E368E4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D57D0">
        <w:rPr>
          <w:bCs/>
          <w:u w:val="single"/>
          <w:lang w:val="de-DE"/>
        </w:rPr>
        <w:t>König-Kersting, C</w:t>
      </w:r>
      <w:r w:rsidRPr="008D57D0">
        <w:rPr>
          <w:bCs/>
          <w:lang w:val="de-DE"/>
        </w:rPr>
        <w:t>., Litovsky, Y., Böhm, R.,</w:t>
      </w:r>
      <w:r w:rsidRPr="008D57D0">
        <w:rPr>
          <w:b/>
          <w:lang w:val="de-DE"/>
        </w:rPr>
        <w:t xml:space="preserve"> Grossmann, I., </w:t>
      </w:r>
      <w:r w:rsidRPr="008D57D0">
        <w:rPr>
          <w:bCs/>
          <w:lang w:val="de-DE"/>
        </w:rPr>
        <w:t>Huber, J., &amp; Kirchler, M.</w:t>
      </w:r>
      <w:r w:rsidR="00F34F5A" w:rsidRPr="008D57D0">
        <w:rPr>
          <w:lang w:val="de-DE"/>
        </w:rPr>
        <w:t xml:space="preserve"> (2025, </w:t>
      </w:r>
      <w:r w:rsidRPr="008D57D0">
        <w:rPr>
          <w:lang w:val="de-DE"/>
        </w:rPr>
        <w:t>June</w:t>
      </w:r>
      <w:r w:rsidR="00F34F5A" w:rsidRPr="008D57D0">
        <w:rPr>
          <w:lang w:val="de-DE"/>
        </w:rPr>
        <w:t xml:space="preserve">). </w:t>
      </w:r>
      <w:r w:rsidR="00B12FFF" w:rsidRPr="00B12FFF">
        <w:rPr>
          <w:i/>
          <w:lang w:val="en-CA"/>
        </w:rPr>
        <w:t>Wisdom of the Crowd: Crowd Analysis Project</w:t>
      </w:r>
      <w:r w:rsidR="00F34F5A" w:rsidRPr="00661504">
        <w:rPr>
          <w:lang w:val="en-CA"/>
        </w:rPr>
        <w:t xml:space="preserve">. </w:t>
      </w:r>
      <w:r w:rsidR="00B12FFF">
        <w:rPr>
          <w:lang w:val="en-CA"/>
        </w:rPr>
        <w:t>P</w:t>
      </w:r>
      <w:r w:rsidR="00F34F5A" w:rsidRPr="00661504">
        <w:rPr>
          <w:lang w:val="en-CA"/>
        </w:rPr>
        <w:t xml:space="preserve">aper presented at the </w:t>
      </w:r>
      <w:r w:rsidR="00A262C2" w:rsidRPr="00A262C2">
        <w:rPr>
          <w:lang w:val="en-CA"/>
        </w:rPr>
        <w:t>15th Annual Meeting of the</w:t>
      </w:r>
      <w:r w:rsidR="00A262C2">
        <w:rPr>
          <w:lang w:val="en-CA"/>
        </w:rPr>
        <w:t xml:space="preserve"> </w:t>
      </w:r>
      <w:r w:rsidR="00A262C2" w:rsidRPr="00A262C2">
        <w:rPr>
          <w:lang w:val="en-CA"/>
        </w:rPr>
        <w:t>Society for Experimental Finance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Maastricht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Netherlands</w:t>
      </w:r>
      <w:r w:rsidR="00F34F5A" w:rsidRPr="00661504">
        <w:rPr>
          <w:lang w:val="en-CA"/>
        </w:rPr>
        <w:t>.</w:t>
      </w:r>
    </w:p>
    <w:p w14:paraId="6CA96973" w14:textId="6CE679BC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r w:rsidRPr="00E05829">
        <w:rPr>
          <w:bCs/>
          <w:u w:val="single"/>
          <w:lang w:val="en-CA"/>
        </w:rPr>
        <w:t>Dhammage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4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8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9" w:name="_Hlk118152001"/>
      <w:bookmarkEnd w:id="65"/>
      <w:bookmarkEnd w:id="68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6"/>
    <w:bookmarkEnd w:id="69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</w:t>
      </w:r>
      <w:r w:rsidRPr="00661504">
        <w:rPr>
          <w:bCs/>
          <w:lang w:val="en-CA"/>
        </w:rPr>
        <w:lastRenderedPageBreak/>
        <w:t xml:space="preserve">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70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70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7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71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71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lastRenderedPageBreak/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2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7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3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3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4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lastRenderedPageBreak/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5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6" w:name="_Hlk63976601"/>
      <w:bookmarkEnd w:id="75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6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7" w:name="_Hlk160968212"/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8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7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8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lastRenderedPageBreak/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4EFC26D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505419" w:rsidRPr="00A57D93" w14:paraId="2C67C5C8" w14:textId="77777777" w:rsidTr="006B6BC9">
        <w:tc>
          <w:tcPr>
            <w:tcW w:w="1960" w:type="dxa"/>
          </w:tcPr>
          <w:p w14:paraId="385451C5" w14:textId="77777777" w:rsidR="00505419" w:rsidRDefault="00505419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120" w:type="dxa"/>
          </w:tcPr>
          <w:p w14:paraId="15D1CB0F" w14:textId="77777777" w:rsidR="00505419" w:rsidRPr="00792734" w:rsidRDefault="00505419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</w:tc>
      </w:tr>
      <w:tr w:rsidR="00505419" w:rsidRPr="00A57D93" w14:paraId="4C4AEA67" w14:textId="77777777" w:rsidTr="006B6BC9">
        <w:tc>
          <w:tcPr>
            <w:tcW w:w="1960" w:type="dxa"/>
          </w:tcPr>
          <w:p w14:paraId="08A711D0" w14:textId="3388653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5/</w:t>
            </w:r>
            <w:r w:rsidRPr="00661504">
              <w:rPr>
                <w:color w:val="000000"/>
                <w:lang w:val="en-CA"/>
              </w:rPr>
              <w:t>2021/2019/ 2017/2014</w:t>
            </w:r>
            <w:r>
              <w:rPr>
                <w:color w:val="000000"/>
                <w:lang w:val="en-CA"/>
              </w:rPr>
              <w:t xml:space="preserve"> -</w:t>
            </w:r>
            <w:r w:rsidRPr="00661504">
              <w:rPr>
                <w:color w:val="000000"/>
                <w:lang w:val="en-CA"/>
              </w:rPr>
              <w:t xml:space="preserve"> 2013</w:t>
            </w:r>
          </w:p>
        </w:tc>
        <w:tc>
          <w:tcPr>
            <w:tcW w:w="8120" w:type="dxa"/>
          </w:tcPr>
          <w:p w14:paraId="02A8C4F9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0C62FB2F" w14:textId="1F9948B8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505419" w:rsidRPr="00A57D93" w14:paraId="6548D263" w14:textId="77777777" w:rsidTr="006B6BC9">
        <w:tc>
          <w:tcPr>
            <w:tcW w:w="1960" w:type="dxa"/>
          </w:tcPr>
          <w:p w14:paraId="3CF2170E" w14:textId="36BF1D78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lastRenderedPageBreak/>
              <w:t>2023</w:t>
            </w:r>
          </w:p>
        </w:tc>
        <w:tc>
          <w:tcPr>
            <w:tcW w:w="8120" w:type="dxa"/>
          </w:tcPr>
          <w:p w14:paraId="0414B31B" w14:textId="77777777" w:rsidR="00505419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505419" w:rsidRPr="001600E8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505419" w:rsidRPr="00A57D93" w14:paraId="4D51B433" w14:textId="77777777" w:rsidTr="006B6BC9">
        <w:tc>
          <w:tcPr>
            <w:tcW w:w="1960" w:type="dxa"/>
          </w:tcPr>
          <w:p w14:paraId="0E9D3528" w14:textId="06115169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505419" w:rsidRPr="00A57D93" w14:paraId="1F614837" w14:textId="77777777" w:rsidTr="006B6BC9">
        <w:tc>
          <w:tcPr>
            <w:tcW w:w="1960" w:type="dxa"/>
          </w:tcPr>
          <w:p w14:paraId="787B8813" w14:textId="2A3E5B94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505419" w:rsidRPr="00661504" w14:paraId="2B8D910C" w14:textId="77777777" w:rsidTr="006B6BC9">
        <w:tc>
          <w:tcPr>
            <w:tcW w:w="1960" w:type="dxa"/>
          </w:tcPr>
          <w:p w14:paraId="686E7134" w14:textId="354C103D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505419" w:rsidRPr="00A57D93" w14:paraId="74B2B8AD" w14:textId="77777777" w:rsidTr="006B6BC9">
        <w:tc>
          <w:tcPr>
            <w:tcW w:w="1960" w:type="dxa"/>
          </w:tcPr>
          <w:p w14:paraId="2B0EF756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505419" w:rsidRPr="00661504" w14:paraId="719F612D" w14:textId="77777777" w:rsidTr="006B6BC9">
        <w:tc>
          <w:tcPr>
            <w:tcW w:w="1960" w:type="dxa"/>
          </w:tcPr>
          <w:p w14:paraId="3982BE11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505419" w:rsidRPr="00661504" w14:paraId="62B7BB9F" w14:textId="77777777" w:rsidTr="006B6BC9">
        <w:tc>
          <w:tcPr>
            <w:tcW w:w="1960" w:type="dxa"/>
          </w:tcPr>
          <w:p w14:paraId="7936F42F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505419" w:rsidRPr="00A57D93" w14:paraId="7E88EC71" w14:textId="77777777" w:rsidTr="006B6BC9">
        <w:tc>
          <w:tcPr>
            <w:tcW w:w="1960" w:type="dxa"/>
          </w:tcPr>
          <w:p w14:paraId="19C8F054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505419" w:rsidRPr="00A57D93" w14:paraId="10FFAFAB" w14:textId="77777777" w:rsidTr="006B6BC9">
        <w:tc>
          <w:tcPr>
            <w:tcW w:w="1960" w:type="dxa"/>
          </w:tcPr>
          <w:p w14:paraId="027A8D10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505419" w:rsidRPr="00A57D93" w14:paraId="02D78EE0" w14:textId="77777777" w:rsidTr="006B6BC9">
        <w:tc>
          <w:tcPr>
            <w:tcW w:w="1960" w:type="dxa"/>
          </w:tcPr>
          <w:p w14:paraId="1D261E6B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505419" w:rsidRPr="00A57D93" w14:paraId="0594FC5E" w14:textId="77777777" w:rsidTr="006B6BC9">
        <w:tc>
          <w:tcPr>
            <w:tcW w:w="1960" w:type="dxa"/>
          </w:tcPr>
          <w:p w14:paraId="0EB67828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505419" w:rsidRPr="00A57D93" w14:paraId="6A797D8B" w14:textId="77777777" w:rsidTr="006B6BC9">
        <w:tc>
          <w:tcPr>
            <w:tcW w:w="1960" w:type="dxa"/>
          </w:tcPr>
          <w:p w14:paraId="269B1A85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505419" w:rsidRPr="00A57D93" w14:paraId="053517B4" w14:textId="77777777" w:rsidTr="006B6BC9">
        <w:tc>
          <w:tcPr>
            <w:tcW w:w="1960" w:type="dxa"/>
          </w:tcPr>
          <w:p w14:paraId="61481246" w14:textId="5DB54DEC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A57D93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A57D93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A57D93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A57D93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9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A57D93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9"/>
      <w:tr w:rsidR="00626DD1" w:rsidRPr="00A57D93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A57D93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A57D93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A57D93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A57D93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 xml:space="preserve">Seminar in Cognitive Science (CogSci 600), Department of Philosophy, </w:t>
            </w:r>
            <w:r w:rsidRPr="00661504">
              <w:rPr>
                <w:color w:val="000000"/>
                <w:lang w:val="en-CA"/>
              </w:rPr>
              <w:lastRenderedPageBreak/>
              <w:t>Faculty of Arts, University of Waterloo</w:t>
            </w:r>
          </w:p>
        </w:tc>
      </w:tr>
      <w:tr w:rsidR="00B12735" w:rsidRPr="00A57D93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A57D93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A57D93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A57D93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A57D93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A57D93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A57D93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A57D93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03F9C7F9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</w:t>
            </w:r>
            <w:r w:rsidR="00BB21F7">
              <w:rPr>
                <w:lang w:val="en-CA"/>
              </w:rPr>
              <w:t>2025</w:t>
            </w:r>
            <w:r>
              <w:rPr>
                <w:lang w:val="en-CA"/>
              </w:rPr>
              <w:t xml:space="preserve">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80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1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81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2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2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2FFAA828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 w:rsidR="00BB21F7"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A57D93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A57D93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A57D93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68EECF10" w14:textId="77777777" w:rsidR="001033ED" w:rsidRDefault="001033ED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5C5961F2" w14:textId="201BE361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A57D93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A57D93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A57D93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6D55E9" w:rsidRPr="00A57D93" w14:paraId="4157CB49" w14:textId="77777777" w:rsidTr="00216255">
        <w:tc>
          <w:tcPr>
            <w:tcW w:w="1818" w:type="dxa"/>
          </w:tcPr>
          <w:p w14:paraId="6D915960" w14:textId="2A3F3413" w:rsidR="006D55E9" w:rsidRPr="00661504" w:rsidRDefault="006D55E9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7C1EB6CD" w14:textId="1B383681" w:rsidR="006D55E9" w:rsidRPr="00AF116A" w:rsidRDefault="000F4036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AF116A">
              <w:rPr>
                <w:lang w:val="en-CA"/>
              </w:rPr>
              <w:t>Michael Wong, Media Lab</w:t>
            </w:r>
            <w:r w:rsidR="00AF116A" w:rsidRPr="00AF116A">
              <w:rPr>
                <w:lang w:val="en-CA"/>
              </w:rPr>
              <w:t>, Massachusetts Institute of</w:t>
            </w:r>
            <w:r w:rsidR="00AF116A">
              <w:rPr>
                <w:lang w:val="en-CA"/>
              </w:rPr>
              <w:t xml:space="preserve"> Technology, USA</w:t>
            </w:r>
          </w:p>
        </w:tc>
      </w:tr>
      <w:tr w:rsidR="00FF3C53" w:rsidRPr="00A57D93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A57D93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A57D93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A57D93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A57D93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F116A" w:rsidRPr="00A57D93" w14:paraId="543EABCC" w14:textId="77777777" w:rsidTr="002A28CF">
        <w:tc>
          <w:tcPr>
            <w:tcW w:w="1818" w:type="dxa"/>
          </w:tcPr>
          <w:p w14:paraId="22052475" w14:textId="26129F4B" w:rsidR="00AF116A" w:rsidRPr="00661504" w:rsidRDefault="00AF116A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A546F4D" w14:textId="353AFA9D" w:rsidR="00AF116A" w:rsidRPr="00661504" w:rsidRDefault="00AF116A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Laura Blanco, </w:t>
            </w:r>
            <w:r w:rsidR="001033ED">
              <w:rPr>
                <w:lang w:val="en-CA"/>
              </w:rPr>
              <w:t>Faculty</w:t>
            </w:r>
            <w:r>
              <w:rPr>
                <w:lang w:val="en-CA"/>
              </w:rPr>
              <w:t xml:space="preserve"> </w:t>
            </w:r>
            <w:r w:rsidR="00785EF8">
              <w:rPr>
                <w:lang w:val="en-CA"/>
              </w:rPr>
              <w:t>of Environment, University of Waterloo, Canada</w:t>
            </w:r>
          </w:p>
        </w:tc>
      </w:tr>
      <w:tr w:rsidR="00FF3C53" w:rsidRPr="00A57D93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A57D93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A57D93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3AB07F99" w14:textId="77777777" w:rsidR="001033ED" w:rsidRDefault="001033ED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6A576228" w14:textId="32AD3AAB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A57D93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A57D93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A57D93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A57D93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A57D93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A57D93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A57D93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3" w:name="_Hlk185434794"/>
      <w:r w:rsidRPr="007F04E1">
        <w:rPr>
          <w:b/>
          <w:lang w:val="en-CA"/>
        </w:rPr>
        <w:lastRenderedPageBreak/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A57D93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A57D93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A57D93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3"/>
      <w:tr w:rsidR="002D4066" w:rsidRPr="00A57D93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A57D93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A57D93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A57D93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A57D93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A57D93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A57D93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A57D93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A57D93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A57D93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A57D93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A57D93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A57D93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A57D93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A57D93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A57D93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A57D93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4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A57D93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A57D93" w14:paraId="070656E4" w14:textId="77777777" w:rsidTr="000C5FFA">
        <w:tc>
          <w:tcPr>
            <w:tcW w:w="1800" w:type="dxa"/>
          </w:tcPr>
          <w:p w14:paraId="38BB3CB9" w14:textId="416E5AC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5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DC0187">
              <w:rPr>
                <w:color w:val="000000"/>
                <w:lang w:val="en-CA" w:eastAsia="en-CA"/>
              </w:rPr>
              <w:t>6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4"/>
      <w:tr w:rsidR="009563C1" w:rsidRPr="00A57D93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A57D93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A57D93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A57D93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A57D93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A57D93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A57D93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A57D93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lastRenderedPageBreak/>
              <w:t>Innovation (WICI)</w:t>
            </w:r>
          </w:p>
        </w:tc>
      </w:tr>
      <w:tr w:rsidR="00621294" w:rsidRPr="00A57D93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A57D93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A57D93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A57D93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A57D93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A57D93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A57D93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A57D93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6" w:name="_Hlk185439096"/>
      <w:r w:rsidRPr="007F04E1">
        <w:rPr>
          <w:b/>
          <w:iCs/>
          <w:lang w:val="en-CA" w:eastAsia="en-CA"/>
        </w:rPr>
        <w:t>Professional</w:t>
      </w:r>
    </w:p>
    <w:p w14:paraId="4D36CFC4" w14:textId="77777777" w:rsidR="00DC0187" w:rsidRDefault="00DC0187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541FE310" w14:textId="419D5E48" w:rsidR="007F04E1" w:rsidRPr="00DC0187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A57D93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8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A57D93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A57D93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9" w:history="1">
              <w:r w:rsidRPr="00351C7E">
                <w:rPr>
                  <w:rStyle w:val="Hyperlink"/>
                  <w:lang w:val="en-CA" w:eastAsia="en-CA"/>
                </w:rPr>
                <w:t>Futurescape Project</w:t>
              </w:r>
            </w:hyperlink>
          </w:p>
        </w:tc>
      </w:tr>
      <w:bookmarkEnd w:id="86"/>
      <w:tr w:rsidR="007F04E1" w:rsidRPr="00A57D93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8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A57D93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8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A57D93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7" w:name="_Hlk61029988"/>
            <w:bookmarkStart w:id="8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A57D93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7"/>
      <w:tr w:rsidR="00621294" w:rsidRPr="00A57D93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A57D93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8"/>
      <w:tr w:rsidR="00621294" w:rsidRPr="00A57D93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A57D93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DC0187" w:rsidRDefault="00621294" w:rsidP="00621294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0" w:name="_Hlk185439153"/>
      <w:r w:rsidRPr="00DC0187">
        <w:rPr>
          <w:b/>
          <w:bCs/>
          <w:i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A57D93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90"/>
      <w:tr w:rsidR="00490E84" w:rsidRPr="00A57D93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A57D93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A57D93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A57D93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A57D93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A57D93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A57D93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A57D93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A57D93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A57D93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A57D93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A57D93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4038A6D" w14:textId="77777777" w:rsidR="00DC0187" w:rsidRDefault="00DC0187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1" w:name="_Hlk178587507"/>
    </w:p>
    <w:p w14:paraId="31E96EAF" w14:textId="60017C1F" w:rsidR="00621294" w:rsidRPr="00DC0187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A57D93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A57D93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2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91"/>
      <w:bookmarkEnd w:id="92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3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4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A57D93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4"/>
      <w:tr w:rsidR="007F04E1" w:rsidRPr="00A57D93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A57D93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A57D93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5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5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A57D93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6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6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A57D93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3"/>
      <w:tr w:rsidR="007F04E1" w:rsidRPr="00A57D93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A57D93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7" w:name="_Hlk185439366"/>
      <w:bookmarkStart w:id="98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7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A57D93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A57D93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A57D93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A57D93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A57D93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8"/>
      <w:tr w:rsidR="007F04E1" w:rsidRPr="00A57D93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786EF4FE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="006141A6">
        <w:rPr>
          <w:lang w:val="en-CA" w:eastAsia="en-CA"/>
        </w:rPr>
        <w:t xml:space="preserve">Roeper Review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00" w:name="_Hlk185439218"/>
      <w:r w:rsidRPr="007F04E1">
        <w:rPr>
          <w:b/>
          <w:iCs/>
          <w:lang w:val="en-CA" w:eastAsia="en-CA"/>
        </w:rPr>
        <w:lastRenderedPageBreak/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084DA0" w:rsidRPr="00A57D93" w14:paraId="7C7DC66E" w14:textId="77777777" w:rsidTr="000C5FFA">
        <w:tc>
          <w:tcPr>
            <w:tcW w:w="1530" w:type="dxa"/>
          </w:tcPr>
          <w:p w14:paraId="5C66C9A7" w14:textId="24EB1ECF" w:rsidR="00084DA0" w:rsidRDefault="00084DA0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E52E08F" w14:textId="09FE0335" w:rsidR="00084DA0" w:rsidRPr="00661504" w:rsidRDefault="00084DA0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External grant reviewer for the </w:t>
            </w:r>
            <w:r w:rsidRPr="00084DA0">
              <w:rPr>
                <w:lang w:val="en-CA" w:eastAsia="en-CA"/>
              </w:rPr>
              <w:t>Swiss National Science Foundation</w:t>
            </w:r>
          </w:p>
        </w:tc>
      </w:tr>
      <w:tr w:rsidR="002A5A24" w:rsidRPr="00A57D93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A57D93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A57D93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A57D93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A57D93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100"/>
      <w:tr w:rsidR="0021759C" w:rsidRPr="00A57D93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A57D93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A57D93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A57D93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A57D93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101"/>
          </w:p>
        </w:tc>
      </w:tr>
      <w:tr w:rsidR="00387CA1" w:rsidRPr="00A57D93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A57D93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A57D93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A57D93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A57D93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A57D93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3" w:name="_Hlk58969706"/>
            <w:bookmarkEnd w:id="10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A57D93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73"/>
            <w:bookmarkEnd w:id="10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A57D93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15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A57D93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83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A57D93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8" w:name="_Hlk58969791"/>
            <w:bookmarkEnd w:id="10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A57D93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9" w:name="_Hlk58969721"/>
            <w:bookmarkEnd w:id="10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10"/>
          </w:p>
        </w:tc>
      </w:tr>
      <w:bookmarkEnd w:id="109"/>
      <w:tr w:rsidR="000C5FFA" w:rsidRPr="00A57D93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A57D93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A57D93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1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A57D93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A57D93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A57D93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2"/>
          </w:p>
        </w:tc>
      </w:tr>
      <w:tr w:rsidR="000C5FFA" w:rsidRPr="00A57D93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A57D93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A57D93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A57D93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A57D93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A57D93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A57D93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A57D93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4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4"/>
          </w:p>
        </w:tc>
      </w:tr>
      <w:tr w:rsidR="000C5FFA" w:rsidRPr="00A57D93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6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7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A57D93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A57D93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8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6"/>
      <w:bookmarkEnd w:id="117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3"/>
      <w:headerReference w:type="default" r:id="rId84"/>
      <w:footerReference w:type="even" r:id="rId85"/>
      <w:footerReference w:type="default" r:id="rId8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5922F0F" w14:textId="77777777" w:rsidR="007C4BCC" w:rsidRDefault="007C4BCC">
      <w:r>
        <w:separator/>
      </w:r>
    </w:p>
  </w:endnote>
  <w:endnote w:type="continuationSeparator" w:id="0">
    <w:p w14:paraId="003EA586" w14:textId="77777777" w:rsidR="007C4BCC" w:rsidRDefault="007C4B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FBDE9D5" w14:textId="77777777" w:rsidR="007C4BCC" w:rsidRDefault="007C4BCC">
      <w:r>
        <w:separator/>
      </w:r>
    </w:p>
  </w:footnote>
  <w:footnote w:type="continuationSeparator" w:id="0">
    <w:p w14:paraId="15F74C31" w14:textId="77777777" w:rsidR="007C4BCC" w:rsidRDefault="007C4BC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675087EA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5D23B1">
      <w:rPr>
        <w:b/>
        <w:bCs/>
        <w:sz w:val="22"/>
        <w:szCs w:val="22"/>
        <w:lang w:val="en-US"/>
      </w:rPr>
      <w:t>9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activeWritingStyle w:appName="MSWord" w:lang="ru-RU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4DA0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4036"/>
    <w:rsid w:val="000F63AB"/>
    <w:rsid w:val="000F7035"/>
    <w:rsid w:val="000F714E"/>
    <w:rsid w:val="00100191"/>
    <w:rsid w:val="00100FA5"/>
    <w:rsid w:val="001011A6"/>
    <w:rsid w:val="001033ED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17CEC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55E2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3F6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8E6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6D01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6E98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39B3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35FD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3EF9"/>
    <w:rsid w:val="003448F0"/>
    <w:rsid w:val="00344A89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6A2"/>
    <w:rsid w:val="00382740"/>
    <w:rsid w:val="00387321"/>
    <w:rsid w:val="00387CA1"/>
    <w:rsid w:val="003902B7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31F6"/>
    <w:rsid w:val="003E5532"/>
    <w:rsid w:val="003E5C4B"/>
    <w:rsid w:val="003E6EC2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1D3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97DEF"/>
    <w:rsid w:val="004A02DE"/>
    <w:rsid w:val="004A08C1"/>
    <w:rsid w:val="004A0AF6"/>
    <w:rsid w:val="004A16B7"/>
    <w:rsid w:val="004A1DAD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2A4F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46DD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2A5B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5419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CD3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28E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2D50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3B1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1A6"/>
    <w:rsid w:val="006144B9"/>
    <w:rsid w:val="006146B4"/>
    <w:rsid w:val="00615AAF"/>
    <w:rsid w:val="006165B3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11F6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59DA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93F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55E9"/>
    <w:rsid w:val="006D7DDD"/>
    <w:rsid w:val="006E01CB"/>
    <w:rsid w:val="006E0B12"/>
    <w:rsid w:val="006E200E"/>
    <w:rsid w:val="006E2127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5DAE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2966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346C"/>
    <w:rsid w:val="00785B6B"/>
    <w:rsid w:val="00785EF8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09E8"/>
    <w:rsid w:val="007B188F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4BCC"/>
    <w:rsid w:val="007C73B4"/>
    <w:rsid w:val="007D260D"/>
    <w:rsid w:val="007D286D"/>
    <w:rsid w:val="007D3B1D"/>
    <w:rsid w:val="007E1AC5"/>
    <w:rsid w:val="007E20F4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57E4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18F2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1FD4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6B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87934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A7FD1"/>
    <w:rsid w:val="008B1A63"/>
    <w:rsid w:val="008B2D61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57D0"/>
    <w:rsid w:val="008D7EBF"/>
    <w:rsid w:val="008E00BB"/>
    <w:rsid w:val="008E11C9"/>
    <w:rsid w:val="008E2BBF"/>
    <w:rsid w:val="008E3F73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A1A"/>
    <w:rsid w:val="00902FF6"/>
    <w:rsid w:val="00905251"/>
    <w:rsid w:val="00905531"/>
    <w:rsid w:val="0090598E"/>
    <w:rsid w:val="0090615E"/>
    <w:rsid w:val="00907214"/>
    <w:rsid w:val="00910A1C"/>
    <w:rsid w:val="00910BC0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32A7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6347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0982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0A64"/>
    <w:rsid w:val="00981976"/>
    <w:rsid w:val="00981C04"/>
    <w:rsid w:val="00982996"/>
    <w:rsid w:val="00982E82"/>
    <w:rsid w:val="00983AB8"/>
    <w:rsid w:val="00984AB1"/>
    <w:rsid w:val="00986655"/>
    <w:rsid w:val="00987396"/>
    <w:rsid w:val="009875FE"/>
    <w:rsid w:val="00990B9B"/>
    <w:rsid w:val="00990F7E"/>
    <w:rsid w:val="00991613"/>
    <w:rsid w:val="00993754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200"/>
    <w:rsid w:val="009D182C"/>
    <w:rsid w:val="009D19DD"/>
    <w:rsid w:val="009D1D2E"/>
    <w:rsid w:val="009D2506"/>
    <w:rsid w:val="009D2845"/>
    <w:rsid w:val="009D28E6"/>
    <w:rsid w:val="009D425F"/>
    <w:rsid w:val="009D4C1C"/>
    <w:rsid w:val="009D4C52"/>
    <w:rsid w:val="009D54D5"/>
    <w:rsid w:val="009D5F54"/>
    <w:rsid w:val="009D6FE5"/>
    <w:rsid w:val="009E09FC"/>
    <w:rsid w:val="009E18F4"/>
    <w:rsid w:val="009E3A4C"/>
    <w:rsid w:val="009E441B"/>
    <w:rsid w:val="009E4939"/>
    <w:rsid w:val="009E4D00"/>
    <w:rsid w:val="009E579C"/>
    <w:rsid w:val="009E58E3"/>
    <w:rsid w:val="009E759A"/>
    <w:rsid w:val="009F0CCF"/>
    <w:rsid w:val="009F0F89"/>
    <w:rsid w:val="009F1BD5"/>
    <w:rsid w:val="009F346C"/>
    <w:rsid w:val="009F43BD"/>
    <w:rsid w:val="009F43CB"/>
    <w:rsid w:val="009F4EFF"/>
    <w:rsid w:val="009F656A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3893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62C2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57D93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16B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4A1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3F7D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16A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1ADD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2FFF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3F6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545"/>
    <w:rsid w:val="00BB0E7A"/>
    <w:rsid w:val="00BB21F7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3CD9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5E22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24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0DA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3F3D"/>
    <w:rsid w:val="00CA403E"/>
    <w:rsid w:val="00CA435C"/>
    <w:rsid w:val="00CA47C8"/>
    <w:rsid w:val="00CA59BA"/>
    <w:rsid w:val="00CA5E64"/>
    <w:rsid w:val="00CA618A"/>
    <w:rsid w:val="00CA6783"/>
    <w:rsid w:val="00CA6A5C"/>
    <w:rsid w:val="00CA72DB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223D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578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1E83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0187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1823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8E4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59E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3CB2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7D1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4FB6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AFD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4F5A"/>
    <w:rsid w:val="00F34F7E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56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77D3E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174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0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7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37/xge0001821" TargetMode="External"/><Relationship Id="rId63" Type="http://schemas.openxmlformats.org/officeDocument/2006/relationships/hyperlink" Target="https://psyche.co/ideas/wisdom-is-a-virtue-but-how-do-we-judge-if-someone-has-it" TargetMode="External"/><Relationship Id="rId68" Type="http://schemas.openxmlformats.org/officeDocument/2006/relationships/hyperlink" Target="https://foreignpolicy.com/2021/03/18/pandemic-social-science-predictions-wrong/" TargetMode="External"/><Relationship Id="rId84" Type="http://schemas.openxmlformats.org/officeDocument/2006/relationships/header" Target="header2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016/j.tics.2023.10.005" TargetMode="External"/><Relationship Id="rId58" Type="http://schemas.openxmlformats.org/officeDocument/2006/relationships/hyperlink" Target="https://dx.doi.org/10.1037/amp0001151" TargetMode="External"/><Relationship Id="rId74" Type="http://schemas.openxmlformats.org/officeDocument/2006/relationships/hyperlink" Target="https://cancovid.ca/" TargetMode="External"/><Relationship Id="rId79" Type="http://schemas.openxmlformats.org/officeDocument/2006/relationships/hyperlink" Target="https://futurescape.uwaterloo.ca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93/pnasnexus/pgaf239" TargetMode="External"/><Relationship Id="rId56" Type="http://schemas.openxmlformats.org/officeDocument/2006/relationships/hyperlink" Target="https://doi.org/10.1080/1047840X.2023.2172277" TargetMode="External"/><Relationship Id="rId64" Type="http://schemas.openxmlformats.org/officeDocument/2006/relationships/hyperlink" Target="https://theconversation.com/beyond-the-hype-how-ai-could-change-the-game-for-social-science-research-208086" TargetMode="External"/><Relationship Id="rId69" Type="http://schemas.openxmlformats.org/officeDocument/2006/relationships/hyperlink" Target="https://theconversation.com/words-of-wisdom-4-tips-from-experts-on-how-to-endure-until-the-covid-19-pandemic-ends-152162" TargetMode="External"/><Relationship Id="rId77" Type="http://schemas.openxmlformats.org/officeDocument/2006/relationships/hyperlink" Target="https://www.hanoiphilosophyforum.org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77/09637214241262335" TargetMode="External"/><Relationship Id="rId72" Type="http://schemas.openxmlformats.org/officeDocument/2006/relationships/hyperlink" Target="https://spsp.org/news-center/character-context-blog/can-we-foresee-future-explaining-and-predicting-cultural-change" TargetMode="External"/><Relationship Id="rId80" Type="http://schemas.openxmlformats.org/officeDocument/2006/relationships/hyperlink" Target="https://wisdomsummit.uwaterloo.ca/" TargetMode="External"/><Relationship Id="rId85" Type="http://schemas.openxmlformats.org/officeDocument/2006/relationships/footer" Target="footer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525/collabra.136883" TargetMode="External"/><Relationship Id="rId59" Type="http://schemas.openxmlformats.org/officeDocument/2006/relationships/hyperlink" Target="https://sites.google.com/view/openstatslab/home/one-way-anova" TargetMode="External"/><Relationship Id="rId67" Type="http://schemas.openxmlformats.org/officeDocument/2006/relationships/hyperlink" Target="https://greatergood.berkeley.edu/article/item/how_life_could_get_better_or_worse_after_covid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038/s41467-024-50294-0" TargetMode="External"/><Relationship Id="rId62" Type="http://schemas.openxmlformats.org/officeDocument/2006/relationships/hyperlink" Target="https://onwisdompodcast.fireside.fm/" TargetMode="External"/><Relationship Id="rId70" Type="http://schemas.openxmlformats.org/officeDocument/2006/relationships/hyperlink" Target="https://worldaftercovid.info/" TargetMode="External"/><Relationship Id="rId75" Type="http://schemas.openxmlformats.org/officeDocument/2006/relationships/hyperlink" Target="https://buzzrobot.substack.com/" TargetMode="External"/><Relationship Id="rId83" Type="http://schemas.openxmlformats.org/officeDocument/2006/relationships/header" Target="header1.xml"/><Relationship Id="rId88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77/13634615241233682" TargetMode="External"/><Relationship Id="rId57" Type="http://schemas.openxmlformats.org/officeDocument/2006/relationships/hyperlink" Target="https://doi.org/10.1126/science.adi1778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98/rspb.2025.1355" TargetMode="External"/><Relationship Id="rId52" Type="http://schemas.openxmlformats.org/officeDocument/2006/relationships/hyperlink" Target="https://doi.org/10.1162/opmi_a_00149" TargetMode="External"/><Relationship Id="rId60" Type="http://schemas.openxmlformats.org/officeDocument/2006/relationships/hyperlink" Target="https://doi.org/10.21428/e2759450.b492816e" TargetMode="External"/><Relationship Id="rId65" Type="http://schemas.openxmlformats.org/officeDocument/2006/relationships/hyperlink" Target="https://theconversation.com/the-limits-of-expert-judgment-lessons-from-social-science-forecasting-during-the-pandemic-201130" TargetMode="External"/><Relationship Id="rId73" Type="http://schemas.openxmlformats.org/officeDocument/2006/relationships/hyperlink" Target="http://www.forbes.com/sites/datafreaks/2015/04/07/why-we-give-great-advice-to-others-but-cant-take-it-ourselves/" TargetMode="External"/><Relationship Id="rId78" Type="http://schemas.openxmlformats.org/officeDocument/2006/relationships/hyperlink" Target="https://wiseminds.uwaterloo.ca/" TargetMode="External"/><Relationship Id="rId81" Type="http://schemas.openxmlformats.org/officeDocument/2006/relationships/hyperlink" Target="https://predictions.uwaterloo.ca/" TargetMode="External"/><Relationship Id="rId86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16/j.cognition.2024.105769" TargetMode="External"/><Relationship Id="rId55" Type="http://schemas.openxmlformats.org/officeDocument/2006/relationships/hyperlink" Target="https://doi.org/10.3758/s13428-024-02441-0" TargetMode="External"/><Relationship Id="rId76" Type="http://schemas.openxmlformats.org/officeDocument/2006/relationships/hyperlink" Target="https://www.youtube.com/c/TheStoa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blogs.scientificamerican.com/observations/when-reasonable-trumps-rational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080/10463283.2025.2500897" TargetMode="External"/><Relationship Id="rId66" Type="http://schemas.openxmlformats.org/officeDocument/2006/relationships/hyperlink" Target="https://theconversation.com/its-not-stress-thats-killing-us-its-hate-maybe-mindfulness-can-help-171335" TargetMode="External"/><Relationship Id="rId87" Type="http://schemas.openxmlformats.org/officeDocument/2006/relationships/fontTable" Target="fontTable.xml"/><Relationship Id="rId61" Type="http://schemas.openxmlformats.org/officeDocument/2006/relationships/hyperlink" Target="http://dx.doi.org/10.4135/9781412956253.n214" TargetMode="External"/><Relationship Id="rId82" Type="http://schemas.openxmlformats.org/officeDocument/2006/relationships/hyperlink" Target="https://www.geographyofphilosophy.com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0</TotalTime>
  <Pages>42</Pages>
  <Words>18216</Words>
  <Characters>103833</Characters>
  <Application>Microsoft Office Word</Application>
  <DocSecurity>0</DocSecurity>
  <Lines>865</Lines>
  <Paragraphs>2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218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208</cp:revision>
  <cp:lastPrinted>2025-07-05T02:32:00Z</cp:lastPrinted>
  <dcterms:created xsi:type="dcterms:W3CDTF">2024-04-12T17:51:00Z</dcterms:created>
  <dcterms:modified xsi:type="dcterms:W3CDTF">2025-09-08T1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